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0" w:line="360" w:lineRule="auto"/>
        <w:jc w:val="center"/>
        <w:rPr>
          <w:rFonts w:ascii="Times New Roman" w:hAnsi="Times New Roman" w:cs="Times New Roman"/>
          <w:sz w:val="24"/>
          <w:szCs w:val="24"/>
          <w:lang w:val="en-US"/>
        </w:rPr>
      </w:pPr>
      <w:bookmarkStart w:id="0" w:name="_GoBack"/>
      <w:bookmarkEnd w:id="0"/>
      <w:r>
        <w:rPr>
          <w:rFonts w:ascii="Times New Roman" w:hAnsi="Times New Roman" w:cs="Times New Roman"/>
          <w:sz w:val="24"/>
          <w:szCs w:val="24"/>
          <w:lang w:val="en-US"/>
        </w:rPr>
        <w:t xml:space="preserve">Insulin action in the hypothalamus increases second phase insulin secretion in humans </w:t>
      </w:r>
    </w:p>
    <w:p>
      <w:pPr>
        <w:spacing w:after="0" w:line="360" w:lineRule="auto"/>
        <w:jc w:val="center"/>
        <w:rPr>
          <w:rFonts w:ascii="Times New Roman" w:hAnsi="Times New Roman" w:cs="Times New Roman"/>
          <w:sz w:val="24"/>
          <w:szCs w:val="24"/>
          <w:lang w:val="en-US"/>
        </w:rPr>
      </w:pPr>
    </w:p>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rtin Heni</w:t>
      </w:r>
      <w:r>
        <w:rPr>
          <w:rFonts w:ascii="Times New Roman" w:hAnsi="Times New Roman" w:cs="Times New Roman"/>
          <w:sz w:val="24"/>
          <w:szCs w:val="24"/>
          <w:vertAlign w:val="superscript"/>
        </w:rPr>
        <w:t>1,2,3</w:t>
      </w:r>
      <w:r>
        <w:rPr>
          <w:rFonts w:ascii="Times New Roman" w:hAnsi="Times New Roman" w:cs="Times New Roman"/>
          <w:sz w:val="24"/>
          <w:szCs w:val="24"/>
        </w:rPr>
        <w:t>, Robert Wagner</w:t>
      </w:r>
      <w:r>
        <w:rPr>
          <w:rFonts w:ascii="Times New Roman" w:hAnsi="Times New Roman" w:cs="Times New Roman"/>
          <w:sz w:val="24"/>
          <w:szCs w:val="24"/>
          <w:vertAlign w:val="superscript"/>
        </w:rPr>
        <w:t>1,2,3</w:t>
      </w:r>
      <w:r>
        <w:rPr>
          <w:rFonts w:ascii="Times New Roman" w:hAnsi="Times New Roman" w:cs="Times New Roman"/>
          <w:sz w:val="24"/>
          <w:szCs w:val="24"/>
        </w:rPr>
        <w:t>, Caroline Willmann</w:t>
      </w:r>
      <w:r>
        <w:rPr>
          <w:rFonts w:ascii="Times New Roman" w:hAnsi="Times New Roman" w:cs="Times New Roman"/>
          <w:sz w:val="24"/>
          <w:szCs w:val="24"/>
          <w:vertAlign w:val="superscript"/>
        </w:rPr>
        <w:t>1,2,3</w:t>
      </w:r>
      <w:r>
        <w:rPr>
          <w:rFonts w:ascii="Times New Roman" w:hAnsi="Times New Roman" w:cs="Times New Roman"/>
          <w:sz w:val="24"/>
          <w:szCs w:val="24"/>
        </w:rPr>
        <w:t>, Benjamin Assad Jaghutriz</w:t>
      </w:r>
      <w:r>
        <w:rPr>
          <w:rFonts w:ascii="Times New Roman" w:hAnsi="Times New Roman" w:cs="Times New Roman"/>
          <w:sz w:val="24"/>
          <w:szCs w:val="24"/>
          <w:vertAlign w:val="superscript"/>
        </w:rPr>
        <w:t>1,2,3</w:t>
      </w:r>
      <w:r>
        <w:rPr>
          <w:rFonts w:ascii="Times New Roman" w:hAnsi="Times New Roman" w:cs="Times New Roman"/>
          <w:sz w:val="24"/>
          <w:szCs w:val="24"/>
        </w:rPr>
        <w:t xml:space="preserve">, </w:t>
      </w:r>
    </w:p>
    <w:p>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ndreas Vosseler</w:t>
      </w:r>
      <w:r>
        <w:rPr>
          <w:rFonts w:ascii="Times New Roman" w:hAnsi="Times New Roman" w:cs="Times New Roman"/>
          <w:sz w:val="24"/>
          <w:szCs w:val="24"/>
          <w:vertAlign w:val="superscript"/>
        </w:rPr>
        <w:t>1,2,3</w:t>
      </w:r>
      <w:r>
        <w:rPr>
          <w:rFonts w:ascii="Times New Roman" w:hAnsi="Times New Roman" w:cs="Times New Roman"/>
          <w:sz w:val="24"/>
          <w:szCs w:val="24"/>
        </w:rPr>
        <w:t>, Christian Kübler</w:t>
      </w:r>
      <w:r>
        <w:rPr>
          <w:rFonts w:ascii="Times New Roman" w:hAnsi="Times New Roman" w:cs="Times New Roman"/>
          <w:sz w:val="24"/>
          <w:szCs w:val="24"/>
          <w:vertAlign w:val="superscript"/>
        </w:rPr>
        <w:t>1,2,3</w:t>
      </w:r>
      <w:r>
        <w:rPr>
          <w:rFonts w:ascii="Times New Roman" w:hAnsi="Times New Roman" w:cs="Times New Roman"/>
          <w:sz w:val="24"/>
          <w:szCs w:val="24"/>
        </w:rPr>
        <w:t>, Verena Hund</w:t>
      </w:r>
      <w:r>
        <w:rPr>
          <w:rFonts w:ascii="Times New Roman" w:hAnsi="Times New Roman" w:cs="Times New Roman"/>
          <w:sz w:val="24"/>
          <w:szCs w:val="24"/>
          <w:vertAlign w:val="superscript"/>
        </w:rPr>
        <w:t>4</w:t>
      </w:r>
      <w:r>
        <w:rPr>
          <w:rFonts w:ascii="Times New Roman" w:hAnsi="Times New Roman" w:cs="Times New Roman"/>
          <w:sz w:val="24"/>
          <w:szCs w:val="24"/>
        </w:rPr>
        <w:t>, Klaus Scheffler</w:t>
      </w:r>
      <w:r>
        <w:rPr>
          <w:rFonts w:ascii="Times New Roman" w:hAnsi="Times New Roman" w:cs="Times New Roman"/>
          <w:sz w:val="24"/>
          <w:szCs w:val="24"/>
          <w:vertAlign w:val="superscript"/>
        </w:rPr>
        <w:t>5,6</w:t>
      </w:r>
      <w:r>
        <w:rPr>
          <w:rFonts w:ascii="Times New Roman" w:hAnsi="Times New Roman" w:cs="Times New Roman"/>
          <w:sz w:val="24"/>
          <w:szCs w:val="24"/>
        </w:rPr>
        <w:t>, Andreas Peter</w:t>
      </w:r>
      <w:r>
        <w:rPr>
          <w:rFonts w:ascii="Times New Roman" w:hAnsi="Times New Roman" w:cs="Times New Roman"/>
          <w:sz w:val="24"/>
          <w:szCs w:val="24"/>
          <w:vertAlign w:val="superscript"/>
        </w:rPr>
        <w:t>1,2,3</w:t>
      </w:r>
      <w:r>
        <w:rPr>
          <w:rFonts w:ascii="Times New Roman" w:hAnsi="Times New Roman" w:cs="Times New Roman"/>
          <w:sz w:val="24"/>
          <w:szCs w:val="24"/>
        </w:rPr>
        <w:t xml:space="preserve">, </w:t>
      </w:r>
    </w:p>
    <w:p>
      <w:pPr>
        <w:spacing w:after="0" w:line="360" w:lineRule="auto"/>
        <w:jc w:val="center"/>
        <w:rPr>
          <w:rFonts w:ascii="Times New Roman" w:hAnsi="Times New Roman" w:cs="Times New Roman"/>
          <w:sz w:val="24"/>
          <w:szCs w:val="24"/>
          <w:vertAlign w:val="superscript"/>
        </w:rPr>
      </w:pPr>
      <w:r>
        <w:rPr>
          <w:rFonts w:ascii="Times New Roman" w:hAnsi="Times New Roman" w:cs="Times New Roman"/>
          <w:sz w:val="24"/>
          <w:szCs w:val="24"/>
        </w:rPr>
        <w:t>Hans-Ulrich Häring</w:t>
      </w:r>
      <w:r>
        <w:rPr>
          <w:rFonts w:ascii="Times New Roman" w:hAnsi="Times New Roman" w:cs="Times New Roman"/>
          <w:sz w:val="24"/>
          <w:szCs w:val="24"/>
          <w:vertAlign w:val="superscript"/>
        </w:rPr>
        <w:t>1,2,3</w:t>
      </w:r>
      <w:r>
        <w:rPr>
          <w:rFonts w:ascii="Times New Roman" w:hAnsi="Times New Roman" w:cs="Times New Roman"/>
          <w:sz w:val="24"/>
          <w:szCs w:val="24"/>
        </w:rPr>
        <w:t>, Hubert Preissl</w:t>
      </w:r>
      <w:r>
        <w:rPr>
          <w:rFonts w:ascii="Times New Roman" w:hAnsi="Times New Roman" w:cs="Times New Roman"/>
          <w:sz w:val="24"/>
          <w:szCs w:val="24"/>
          <w:vertAlign w:val="superscript"/>
        </w:rPr>
        <w:t>1,2,3,7,8,9</w:t>
      </w:r>
      <w:r>
        <w:rPr>
          <w:rFonts w:ascii="Times New Roman" w:hAnsi="Times New Roman" w:cs="Times New Roman"/>
          <w:sz w:val="24"/>
          <w:szCs w:val="24"/>
        </w:rPr>
        <w:t>, Stephanie Kullmann</w:t>
      </w:r>
      <w:r>
        <w:rPr>
          <w:rFonts w:ascii="Times New Roman" w:hAnsi="Times New Roman" w:cs="Times New Roman"/>
          <w:sz w:val="24"/>
          <w:szCs w:val="24"/>
          <w:vertAlign w:val="superscript"/>
        </w:rPr>
        <w:t>2,3</w:t>
      </w:r>
      <w:r>
        <w:rPr>
          <w:rFonts w:ascii="Times New Roman" w:hAnsi="Times New Roman" w:cs="Times New Roman"/>
          <w:sz w:val="24"/>
          <w:szCs w:val="24"/>
        </w:rPr>
        <w:t>, Andreas Fritsche</w:t>
      </w:r>
      <w:r>
        <w:rPr>
          <w:rFonts w:ascii="Times New Roman" w:hAnsi="Times New Roman" w:cs="Times New Roman"/>
          <w:sz w:val="24"/>
          <w:szCs w:val="24"/>
          <w:vertAlign w:val="superscript"/>
        </w:rPr>
        <w:t>1,2,3</w:t>
      </w:r>
    </w:p>
    <w:p>
      <w:pPr>
        <w:spacing w:after="0" w:line="360" w:lineRule="auto"/>
        <w:jc w:val="center"/>
        <w:rPr>
          <w:rFonts w:ascii="Times New Roman" w:hAnsi="Times New Roman" w:cs="Times New Roman"/>
          <w:sz w:val="24"/>
          <w:szCs w:val="24"/>
          <w:vertAlign w:val="superscript"/>
        </w:rPr>
      </w:pPr>
    </w:p>
    <w:p>
      <w:pPr>
        <w:pStyle w:val="Listenabsatz"/>
        <w:numPr>
          <w:ilvl w:val="0"/>
          <w:numId w:val="4"/>
        </w:num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Department of Internal Medicine IV, Division of Endocrinology, </w:t>
      </w:r>
      <w:proofErr w:type="spellStart"/>
      <w:r>
        <w:rPr>
          <w:rFonts w:ascii="Times New Roman" w:hAnsi="Times New Roman" w:cs="Times New Roman"/>
          <w:bCs/>
          <w:sz w:val="24"/>
          <w:szCs w:val="24"/>
          <w:lang w:val="en-US"/>
        </w:rPr>
        <w:t>Diabetology</w:t>
      </w:r>
      <w:proofErr w:type="spellEnd"/>
      <w:r>
        <w:rPr>
          <w:rFonts w:ascii="Times New Roman" w:hAnsi="Times New Roman" w:cs="Times New Roman"/>
          <w:bCs/>
          <w:sz w:val="24"/>
          <w:szCs w:val="24"/>
          <w:lang w:val="en-US"/>
        </w:rPr>
        <w:t>, Nephrology, Vascular Disease and Clinical Chemistry, University Hospital, Eberhard-</w:t>
      </w:r>
      <w:proofErr w:type="spellStart"/>
      <w:r>
        <w:rPr>
          <w:rFonts w:ascii="Times New Roman" w:hAnsi="Times New Roman" w:cs="Times New Roman"/>
          <w:bCs/>
          <w:sz w:val="24"/>
          <w:szCs w:val="24"/>
          <w:lang w:val="en-US"/>
        </w:rPr>
        <w:t>Karls</w:t>
      </w:r>
      <w:proofErr w:type="spellEnd"/>
      <w:r>
        <w:rPr>
          <w:rFonts w:ascii="Times New Roman" w:hAnsi="Times New Roman" w:cs="Times New Roman"/>
          <w:bCs/>
          <w:sz w:val="24"/>
          <w:szCs w:val="24"/>
          <w:lang w:val="en-US"/>
        </w:rPr>
        <w:t xml:space="preserve">-University </w:t>
      </w:r>
      <w:proofErr w:type="spellStart"/>
      <w:r>
        <w:rPr>
          <w:rFonts w:ascii="Times New Roman" w:hAnsi="Times New Roman" w:cs="Times New Roman"/>
          <w:bCs/>
          <w:sz w:val="24"/>
          <w:szCs w:val="24"/>
          <w:lang w:val="en-US"/>
        </w:rPr>
        <w:t>Tübinge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übingen</w:t>
      </w:r>
      <w:proofErr w:type="spellEnd"/>
      <w:r>
        <w:rPr>
          <w:rFonts w:ascii="Times New Roman" w:hAnsi="Times New Roman" w:cs="Times New Roman"/>
          <w:bCs/>
          <w:sz w:val="24"/>
          <w:szCs w:val="24"/>
          <w:lang w:val="en-US"/>
        </w:rPr>
        <w:t>, Germany</w:t>
      </w:r>
    </w:p>
    <w:p>
      <w:pPr>
        <w:pStyle w:val="Listenabsatz"/>
        <w:numPr>
          <w:ilvl w:val="0"/>
          <w:numId w:val="4"/>
        </w:num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stitute for Diabetes Research and Metabolic Diseases of the Helmholtz Centre Munich at the University of </w:t>
      </w:r>
      <w:proofErr w:type="spellStart"/>
      <w:r>
        <w:rPr>
          <w:rFonts w:ascii="Times New Roman" w:hAnsi="Times New Roman" w:cs="Times New Roman"/>
          <w:bCs/>
          <w:sz w:val="24"/>
          <w:szCs w:val="24"/>
          <w:lang w:val="en-US"/>
        </w:rPr>
        <w:t>Tübingen</w:t>
      </w:r>
      <w:proofErr w:type="spellEnd"/>
      <w:r>
        <w:rPr>
          <w:rFonts w:ascii="Times New Roman" w:hAnsi="Times New Roman" w:cs="Times New Roman"/>
          <w:bCs/>
          <w:sz w:val="24"/>
          <w:szCs w:val="24"/>
          <w:lang w:val="en-US"/>
        </w:rPr>
        <w:t xml:space="preserve"> (IDM), </w:t>
      </w:r>
      <w:proofErr w:type="spellStart"/>
      <w:r>
        <w:rPr>
          <w:rFonts w:ascii="Times New Roman" w:hAnsi="Times New Roman" w:cs="Times New Roman"/>
          <w:bCs/>
          <w:sz w:val="24"/>
          <w:szCs w:val="24"/>
          <w:lang w:val="en-US"/>
        </w:rPr>
        <w:t>Tübingen</w:t>
      </w:r>
      <w:proofErr w:type="spellEnd"/>
      <w:r>
        <w:rPr>
          <w:rFonts w:ascii="Times New Roman" w:hAnsi="Times New Roman" w:cs="Times New Roman"/>
          <w:bCs/>
          <w:sz w:val="24"/>
          <w:szCs w:val="24"/>
          <w:lang w:val="en-US"/>
        </w:rPr>
        <w:t>, Germany</w:t>
      </w:r>
    </w:p>
    <w:p>
      <w:pPr>
        <w:pStyle w:val="Listenabsatz"/>
        <w:numPr>
          <w:ilvl w:val="0"/>
          <w:numId w:val="4"/>
        </w:num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German Center for Diabetes Research (DZD), </w:t>
      </w:r>
      <w:proofErr w:type="spellStart"/>
      <w:r>
        <w:rPr>
          <w:rFonts w:ascii="Times New Roman" w:hAnsi="Times New Roman" w:cs="Times New Roman"/>
          <w:bCs/>
          <w:sz w:val="24"/>
          <w:szCs w:val="24"/>
          <w:lang w:val="en-US"/>
        </w:rPr>
        <w:t>Neuherberg</w:t>
      </w:r>
      <w:proofErr w:type="spellEnd"/>
      <w:r>
        <w:rPr>
          <w:rFonts w:ascii="Times New Roman" w:hAnsi="Times New Roman" w:cs="Times New Roman"/>
          <w:bCs/>
          <w:sz w:val="24"/>
          <w:szCs w:val="24"/>
          <w:lang w:val="en-US"/>
        </w:rPr>
        <w:t>, Germany</w:t>
      </w:r>
    </w:p>
    <w:p>
      <w:pPr>
        <w:pStyle w:val="Listenabsatz"/>
        <w:numPr>
          <w:ilvl w:val="0"/>
          <w:numId w:val="4"/>
        </w:num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versity Pharmacy, University Hospital, </w:t>
      </w:r>
      <w:proofErr w:type="spellStart"/>
      <w:r>
        <w:rPr>
          <w:rFonts w:ascii="Times New Roman" w:hAnsi="Times New Roman" w:cs="Times New Roman"/>
          <w:sz w:val="24"/>
          <w:szCs w:val="24"/>
          <w:lang w:val="en-US"/>
        </w:rPr>
        <w:t>Tübingen</w:t>
      </w:r>
      <w:proofErr w:type="spellEnd"/>
      <w:r>
        <w:rPr>
          <w:rFonts w:ascii="Times New Roman" w:hAnsi="Times New Roman" w:cs="Times New Roman"/>
          <w:sz w:val="24"/>
          <w:szCs w:val="24"/>
          <w:lang w:val="en-US"/>
        </w:rPr>
        <w:t>, Germany</w:t>
      </w:r>
    </w:p>
    <w:p>
      <w:pPr>
        <w:pStyle w:val="Listenabsatz"/>
        <w:numPr>
          <w:ilvl w:val="0"/>
          <w:numId w:val="4"/>
        </w:num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igh-Field Magnetic Resonance, Max Planck Institute for Biological Cybernetics, </w:t>
      </w:r>
      <w:proofErr w:type="spellStart"/>
      <w:r>
        <w:rPr>
          <w:rFonts w:ascii="Times New Roman" w:hAnsi="Times New Roman" w:cs="Times New Roman"/>
          <w:sz w:val="24"/>
          <w:szCs w:val="24"/>
          <w:lang w:val="en-US"/>
        </w:rPr>
        <w:t>Tübingen</w:t>
      </w:r>
      <w:proofErr w:type="spellEnd"/>
      <w:r>
        <w:rPr>
          <w:rFonts w:ascii="Times New Roman" w:hAnsi="Times New Roman" w:cs="Times New Roman"/>
          <w:sz w:val="24"/>
          <w:szCs w:val="24"/>
          <w:lang w:val="en-US"/>
        </w:rPr>
        <w:t>, Germany</w:t>
      </w:r>
    </w:p>
    <w:p>
      <w:pPr>
        <w:pStyle w:val="Listenabsatz"/>
        <w:numPr>
          <w:ilvl w:val="0"/>
          <w:numId w:val="4"/>
        </w:numPr>
        <w:spacing w:after="0" w:line="240" w:lineRule="auto"/>
        <w:rPr>
          <w:rFonts w:ascii="Times New Roman" w:hAnsi="Times New Roman" w:cs="Times New Roman"/>
          <w:bCs/>
          <w:sz w:val="24"/>
          <w:szCs w:val="24"/>
          <w:lang w:val="en-US"/>
        </w:rPr>
      </w:pPr>
      <w:r>
        <w:rPr>
          <w:rFonts w:ascii="Times New Roman" w:hAnsi="Times New Roman" w:cs="Times New Roman"/>
          <w:sz w:val="24"/>
          <w:szCs w:val="24"/>
          <w:lang w:val="en-US"/>
        </w:rPr>
        <w:t xml:space="preserve">Department for Biomedical Magnetic Resonance, </w:t>
      </w:r>
      <w:r>
        <w:rPr>
          <w:rFonts w:ascii="Times New Roman" w:hAnsi="Times New Roman" w:cs="Times New Roman"/>
          <w:bCs/>
          <w:sz w:val="24"/>
          <w:szCs w:val="24"/>
          <w:lang w:val="en-US"/>
        </w:rPr>
        <w:t>Eberhard-</w:t>
      </w:r>
      <w:proofErr w:type="spellStart"/>
      <w:r>
        <w:rPr>
          <w:rFonts w:ascii="Times New Roman" w:hAnsi="Times New Roman" w:cs="Times New Roman"/>
          <w:bCs/>
          <w:sz w:val="24"/>
          <w:szCs w:val="24"/>
          <w:lang w:val="en-US"/>
        </w:rPr>
        <w:t>Karls</w:t>
      </w:r>
      <w:proofErr w:type="spellEnd"/>
      <w:r>
        <w:rPr>
          <w:rFonts w:ascii="Times New Roman" w:hAnsi="Times New Roman" w:cs="Times New Roman"/>
          <w:bCs/>
          <w:sz w:val="24"/>
          <w:szCs w:val="24"/>
          <w:lang w:val="en-US"/>
        </w:rPr>
        <w:t xml:space="preserve">-University </w:t>
      </w:r>
      <w:proofErr w:type="spellStart"/>
      <w:r>
        <w:rPr>
          <w:rFonts w:ascii="Times New Roman" w:hAnsi="Times New Roman" w:cs="Times New Roman"/>
          <w:bCs/>
          <w:sz w:val="24"/>
          <w:szCs w:val="24"/>
          <w:lang w:val="en-US"/>
        </w:rPr>
        <w:t>Tübinge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übingen</w:t>
      </w:r>
      <w:proofErr w:type="spellEnd"/>
      <w:r>
        <w:rPr>
          <w:rFonts w:ascii="Times New Roman" w:hAnsi="Times New Roman" w:cs="Times New Roman"/>
          <w:bCs/>
          <w:sz w:val="24"/>
          <w:szCs w:val="24"/>
          <w:lang w:val="en-US"/>
        </w:rPr>
        <w:t>, Germany</w:t>
      </w:r>
    </w:p>
    <w:p>
      <w:pPr>
        <w:pStyle w:val="Listenabsatz"/>
        <w:numPr>
          <w:ilvl w:val="0"/>
          <w:numId w:val="4"/>
        </w:numPr>
        <w:spacing w:after="0" w:line="240" w:lineRule="auto"/>
        <w:rPr>
          <w:rFonts w:ascii="Times New Roman" w:hAnsi="Times New Roman" w:cs="Times New Roman"/>
          <w:bCs/>
          <w:sz w:val="24"/>
          <w:szCs w:val="24"/>
          <w:lang w:val="en-US"/>
        </w:rPr>
      </w:pPr>
      <w:r>
        <w:rPr>
          <w:rFonts w:ascii="Times New Roman" w:hAnsi="Times New Roman" w:cs="Times New Roman"/>
          <w:sz w:val="24"/>
          <w:szCs w:val="24"/>
          <w:lang w:val="en-US"/>
        </w:rPr>
        <w:t xml:space="preserve">Interfaculty Centre for Pharmacogenomics and Pharma Research at the </w:t>
      </w:r>
      <w:r>
        <w:rPr>
          <w:rFonts w:ascii="Times New Roman" w:hAnsi="Times New Roman" w:cs="Times New Roman"/>
          <w:bCs/>
          <w:sz w:val="24"/>
          <w:szCs w:val="24"/>
          <w:lang w:val="en-US"/>
        </w:rPr>
        <w:t>Eberhard-</w:t>
      </w:r>
      <w:proofErr w:type="spellStart"/>
      <w:r>
        <w:rPr>
          <w:rFonts w:ascii="Times New Roman" w:hAnsi="Times New Roman" w:cs="Times New Roman"/>
          <w:bCs/>
          <w:sz w:val="24"/>
          <w:szCs w:val="24"/>
          <w:lang w:val="en-US"/>
        </w:rPr>
        <w:t>Karls</w:t>
      </w:r>
      <w:proofErr w:type="spellEnd"/>
      <w:r>
        <w:rPr>
          <w:rFonts w:ascii="Times New Roman" w:hAnsi="Times New Roman" w:cs="Times New Roman"/>
          <w:bCs/>
          <w:sz w:val="24"/>
          <w:szCs w:val="24"/>
          <w:lang w:val="en-US"/>
        </w:rPr>
        <w:t xml:space="preserve">-University, </w:t>
      </w:r>
      <w:proofErr w:type="spellStart"/>
      <w:r>
        <w:rPr>
          <w:rFonts w:ascii="Times New Roman" w:hAnsi="Times New Roman" w:cs="Times New Roman"/>
          <w:bCs/>
          <w:sz w:val="24"/>
          <w:szCs w:val="24"/>
          <w:lang w:val="en-US"/>
        </w:rPr>
        <w:t>Tübingen</w:t>
      </w:r>
      <w:proofErr w:type="spellEnd"/>
      <w:r>
        <w:rPr>
          <w:rFonts w:ascii="Times New Roman" w:hAnsi="Times New Roman" w:cs="Times New Roman"/>
          <w:bCs/>
          <w:sz w:val="24"/>
          <w:szCs w:val="24"/>
          <w:lang w:val="en-US"/>
        </w:rPr>
        <w:t>, Germany</w:t>
      </w:r>
    </w:p>
    <w:p>
      <w:pPr>
        <w:pStyle w:val="Listenabsatz"/>
        <w:numPr>
          <w:ilvl w:val="0"/>
          <w:numId w:val="4"/>
        </w:numPr>
        <w:spacing w:after="0" w:line="240" w:lineRule="auto"/>
        <w:rPr>
          <w:rFonts w:ascii="Times New Roman" w:hAnsi="Times New Roman" w:cs="Times New Roman"/>
          <w:bCs/>
          <w:sz w:val="24"/>
          <w:szCs w:val="24"/>
          <w:lang w:val="en-US"/>
        </w:rPr>
      </w:pPr>
      <w:r>
        <w:rPr>
          <w:rFonts w:ascii="Times New Roman" w:hAnsi="Times New Roman" w:cs="Times New Roman"/>
          <w:sz w:val="24"/>
          <w:szCs w:val="24"/>
          <w:lang w:val="en-US"/>
        </w:rPr>
        <w:t xml:space="preserve">Institute of Pharmaceutical Sciences, Department of Pharmacy and Biochemistry, </w:t>
      </w:r>
      <w:r>
        <w:rPr>
          <w:rFonts w:ascii="Times New Roman" w:hAnsi="Times New Roman" w:cs="Times New Roman"/>
          <w:bCs/>
          <w:sz w:val="24"/>
          <w:szCs w:val="24"/>
          <w:lang w:val="en-US"/>
        </w:rPr>
        <w:t>Eberhard-</w:t>
      </w:r>
      <w:proofErr w:type="spellStart"/>
      <w:r>
        <w:rPr>
          <w:rFonts w:ascii="Times New Roman" w:hAnsi="Times New Roman" w:cs="Times New Roman"/>
          <w:bCs/>
          <w:sz w:val="24"/>
          <w:szCs w:val="24"/>
          <w:lang w:val="en-US"/>
        </w:rPr>
        <w:t>Karls</w:t>
      </w:r>
      <w:proofErr w:type="spellEnd"/>
      <w:r>
        <w:rPr>
          <w:rFonts w:ascii="Times New Roman" w:hAnsi="Times New Roman" w:cs="Times New Roman"/>
          <w:bCs/>
          <w:sz w:val="24"/>
          <w:szCs w:val="24"/>
          <w:lang w:val="en-US"/>
        </w:rPr>
        <w:t xml:space="preserve">-University </w:t>
      </w:r>
      <w:proofErr w:type="spellStart"/>
      <w:r>
        <w:rPr>
          <w:rFonts w:ascii="Times New Roman" w:hAnsi="Times New Roman" w:cs="Times New Roman"/>
          <w:bCs/>
          <w:sz w:val="24"/>
          <w:szCs w:val="24"/>
          <w:lang w:val="en-US"/>
        </w:rPr>
        <w:t>Tübinge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übingen</w:t>
      </w:r>
      <w:proofErr w:type="spellEnd"/>
      <w:r>
        <w:rPr>
          <w:rFonts w:ascii="Times New Roman" w:hAnsi="Times New Roman" w:cs="Times New Roman"/>
          <w:bCs/>
          <w:sz w:val="24"/>
          <w:szCs w:val="24"/>
          <w:lang w:val="en-US"/>
        </w:rPr>
        <w:t>, Germany</w:t>
      </w:r>
    </w:p>
    <w:p>
      <w:pPr>
        <w:pStyle w:val="Listenabsatz"/>
        <w:numPr>
          <w:ilvl w:val="0"/>
          <w:numId w:val="4"/>
        </w:numPr>
        <w:spacing w:after="0" w:line="240" w:lineRule="auto"/>
        <w:rPr>
          <w:rFonts w:ascii="Times New Roman" w:hAnsi="Times New Roman" w:cs="Times New Roman"/>
          <w:bCs/>
          <w:sz w:val="24"/>
          <w:szCs w:val="24"/>
          <w:lang w:val="en-US"/>
        </w:rPr>
      </w:pPr>
      <w:r>
        <w:rPr>
          <w:rFonts w:ascii="Times New Roman" w:hAnsi="Times New Roman" w:cs="Times New Roman"/>
          <w:sz w:val="24"/>
          <w:szCs w:val="24"/>
          <w:lang w:val="en-US"/>
        </w:rPr>
        <w:t xml:space="preserve">Institute for Diabetes and Obesity, Helmholtz Diabetes Center, Helmholtz Center Munich, German Research Center for Environmental Health, </w:t>
      </w:r>
      <w:proofErr w:type="spellStart"/>
      <w:r>
        <w:rPr>
          <w:rFonts w:ascii="Times New Roman" w:hAnsi="Times New Roman" w:cs="Times New Roman"/>
          <w:sz w:val="24"/>
          <w:szCs w:val="24"/>
          <w:lang w:val="en-US"/>
        </w:rPr>
        <w:t>Neuherberg</w:t>
      </w:r>
      <w:proofErr w:type="spellEnd"/>
      <w:r>
        <w:rPr>
          <w:rFonts w:ascii="Times New Roman" w:hAnsi="Times New Roman" w:cs="Times New Roman"/>
          <w:sz w:val="24"/>
          <w:szCs w:val="24"/>
          <w:lang w:val="en-US"/>
        </w:rPr>
        <w:t>, Germany</w:t>
      </w:r>
    </w:p>
    <w:p>
      <w:pPr>
        <w:spacing w:after="0" w:line="240" w:lineRule="auto"/>
        <w:rPr>
          <w:rFonts w:ascii="Times New Roman" w:hAnsi="Times New Roman" w:cs="Times New Roman"/>
          <w:bCs/>
          <w:sz w:val="24"/>
          <w:szCs w:val="24"/>
          <w:lang w:val="en-US"/>
        </w:rPr>
      </w:pPr>
    </w:p>
    <w:p>
      <w:pPr>
        <w:spacing w:after="0" w:line="240" w:lineRule="auto"/>
        <w:rPr>
          <w:rFonts w:ascii="Times New Roman" w:hAnsi="Times New Roman" w:cs="Times New Roman"/>
          <w:bCs/>
          <w:sz w:val="24"/>
          <w:szCs w:val="24"/>
          <w:lang w:val="en-US"/>
        </w:rPr>
      </w:pPr>
    </w:p>
    <w:p>
      <w:pPr>
        <w:rPr>
          <w:rFonts w:ascii="Times New Roman" w:hAnsi="Times New Roman" w:cs="Times New Roman"/>
          <w:bCs/>
          <w:sz w:val="24"/>
          <w:szCs w:val="24"/>
          <w:lang w:val="en-US"/>
        </w:rPr>
      </w:pPr>
    </w:p>
    <w:p>
      <w:pPr>
        <w:rPr>
          <w:rFonts w:ascii="Times New Roman" w:hAnsi="Times New Roman" w:cs="Times New Roman"/>
          <w:bCs/>
          <w:sz w:val="24"/>
          <w:szCs w:val="24"/>
          <w:lang w:val="en-US"/>
        </w:rPr>
      </w:pPr>
    </w:p>
    <w:p>
      <w:pPr>
        <w:rPr>
          <w:rFonts w:ascii="Times New Roman" w:hAnsi="Times New Roman" w:cs="Times New Roman"/>
          <w:bCs/>
          <w:sz w:val="24"/>
          <w:szCs w:val="24"/>
          <w:lang w:val="en-US"/>
        </w:rPr>
      </w:pPr>
    </w:p>
    <w:p>
      <w:pPr>
        <w:rPr>
          <w:rFonts w:ascii="Times New Roman" w:hAnsi="Times New Roman" w:cs="Times New Roman"/>
          <w:bCs/>
          <w:sz w:val="24"/>
          <w:szCs w:val="24"/>
          <w:lang w:val="en-US"/>
        </w:rPr>
      </w:pPr>
    </w:p>
    <w:p>
      <w:pPr>
        <w:rPr>
          <w:rFonts w:ascii="Times New Roman" w:hAnsi="Times New Roman" w:cs="Times New Roman"/>
          <w:bCs/>
          <w:sz w:val="24"/>
          <w:szCs w:val="24"/>
          <w:lang w:val="en-US"/>
        </w:rPr>
      </w:pPr>
    </w:p>
    <w:p>
      <w:pPr>
        <w:rPr>
          <w:rFonts w:ascii="Times New Roman" w:hAnsi="Times New Roman" w:cs="Times New Roman"/>
          <w:bCs/>
          <w:sz w:val="24"/>
          <w:szCs w:val="24"/>
          <w:lang w:val="en-US"/>
        </w:rPr>
      </w:pPr>
      <w:r>
        <w:rPr>
          <w:rFonts w:ascii="Times New Roman" w:hAnsi="Times New Roman" w:cs="Times New Roman"/>
          <w:bCs/>
          <w:sz w:val="24"/>
          <w:szCs w:val="24"/>
          <w:lang w:val="en-US"/>
        </w:rPr>
        <w:t>Corresponding author:</w:t>
      </w:r>
    </w:p>
    <w:p>
      <w:pPr>
        <w:rPr>
          <w:rFonts w:ascii="Times New Roman" w:hAnsi="Times New Roman" w:cs="Times New Roman"/>
          <w:sz w:val="24"/>
          <w:szCs w:val="24"/>
        </w:rPr>
      </w:pPr>
      <w:r>
        <w:rPr>
          <w:rFonts w:ascii="Times New Roman" w:hAnsi="Times New Roman" w:cs="Times New Roman"/>
          <w:sz w:val="24"/>
          <w:szCs w:val="24"/>
          <w:lang w:val="en-US"/>
        </w:rPr>
        <w:t xml:space="preserve">Martin </w:t>
      </w:r>
      <w:proofErr w:type="spellStart"/>
      <w:r>
        <w:rPr>
          <w:rFonts w:ascii="Times New Roman" w:hAnsi="Times New Roman" w:cs="Times New Roman"/>
          <w:sz w:val="24"/>
          <w:szCs w:val="24"/>
          <w:lang w:val="en-US"/>
        </w:rPr>
        <w:t>Heni</w:t>
      </w:r>
      <w:proofErr w:type="spellEnd"/>
      <w:r>
        <w:rPr>
          <w:rFonts w:ascii="Times New Roman" w:hAnsi="Times New Roman" w:cs="Times New Roman"/>
          <w:sz w:val="24"/>
          <w:szCs w:val="24"/>
          <w:lang w:val="en-US"/>
        </w:rPr>
        <w:t>, MD</w:t>
      </w:r>
      <w:r>
        <w:rPr>
          <w:rFonts w:ascii="Times New Roman" w:hAnsi="Times New Roman" w:cs="Times New Roman"/>
          <w:sz w:val="24"/>
          <w:szCs w:val="24"/>
          <w:lang w:val="en-US"/>
        </w:rPr>
        <w:br/>
        <w:t xml:space="preserve">University Hospital </w:t>
      </w:r>
      <w:proofErr w:type="spellStart"/>
      <w:r>
        <w:rPr>
          <w:rFonts w:ascii="Times New Roman" w:hAnsi="Times New Roman" w:cs="Times New Roman"/>
          <w:sz w:val="24"/>
          <w:szCs w:val="24"/>
          <w:lang w:val="en-US"/>
        </w:rPr>
        <w:t>Tübingen</w:t>
      </w:r>
      <w:proofErr w:type="spellEnd"/>
      <w:r>
        <w:rPr>
          <w:rFonts w:ascii="Times New Roman" w:hAnsi="Times New Roman" w:cs="Times New Roman"/>
          <w:sz w:val="24"/>
          <w:szCs w:val="24"/>
          <w:lang w:val="en-US"/>
        </w:rPr>
        <w:t>, Internal Medicine IV</w:t>
      </w:r>
      <w:r>
        <w:rPr>
          <w:rFonts w:ascii="Times New Roman" w:hAnsi="Times New Roman" w:cs="Times New Roman"/>
          <w:sz w:val="24"/>
          <w:szCs w:val="24"/>
          <w:lang w:val="en-US"/>
        </w:rPr>
        <w:br/>
      </w:r>
      <w:proofErr w:type="spellStart"/>
      <w:r>
        <w:rPr>
          <w:rFonts w:ascii="Times New Roman" w:hAnsi="Times New Roman" w:cs="Times New Roman"/>
          <w:sz w:val="24"/>
          <w:szCs w:val="24"/>
          <w:lang w:val="en-US"/>
        </w:rPr>
        <w:t>Otfried</w:t>
      </w:r>
      <w:proofErr w:type="spellEnd"/>
      <w:r>
        <w:rPr>
          <w:rFonts w:ascii="Times New Roman" w:hAnsi="Times New Roman" w:cs="Times New Roman"/>
          <w:sz w:val="24"/>
          <w:szCs w:val="24"/>
          <w:lang w:val="en-US"/>
        </w:rPr>
        <w:t xml:space="preserve">-Müller-Str. </w:t>
      </w:r>
      <w:r>
        <w:rPr>
          <w:rFonts w:ascii="Times New Roman" w:hAnsi="Times New Roman" w:cs="Times New Roman"/>
          <w:sz w:val="24"/>
          <w:szCs w:val="24"/>
        </w:rPr>
        <w:t>10</w:t>
      </w:r>
      <w:r>
        <w:rPr>
          <w:rFonts w:ascii="Times New Roman" w:hAnsi="Times New Roman" w:cs="Times New Roman"/>
          <w:sz w:val="24"/>
          <w:szCs w:val="24"/>
        </w:rPr>
        <w:br/>
        <w:t>72076 Tübingen</w:t>
      </w:r>
      <w:r>
        <w:rPr>
          <w:rFonts w:ascii="Times New Roman" w:hAnsi="Times New Roman" w:cs="Times New Roman"/>
          <w:sz w:val="24"/>
          <w:szCs w:val="24"/>
        </w:rPr>
        <w:br/>
        <w:t xml:space="preserve">Germany </w:t>
      </w:r>
    </w:p>
    <w:p>
      <w:pPr>
        <w:rPr>
          <w:rFonts w:ascii="Times New Roman" w:hAnsi="Times New Roman" w:cs="Times New Roman"/>
          <w:sz w:val="24"/>
          <w:szCs w:val="24"/>
        </w:rPr>
      </w:pPr>
      <w:proofErr w:type="spellStart"/>
      <w:r>
        <w:rPr>
          <w:rFonts w:ascii="Times New Roman" w:hAnsi="Times New Roman" w:cs="Times New Roman"/>
          <w:sz w:val="24"/>
          <w:szCs w:val="24"/>
        </w:rPr>
        <w:t>E-mail</w:t>
      </w:r>
      <w:proofErr w:type="spellEnd"/>
      <w:r>
        <w:rPr>
          <w:rFonts w:ascii="Times New Roman" w:hAnsi="Times New Roman" w:cs="Times New Roman"/>
          <w:sz w:val="24"/>
          <w:szCs w:val="24"/>
        </w:rPr>
        <w:t>: martin.heni@med.uni-tuebingen.de</w:t>
      </w:r>
      <w:r>
        <w:rPr>
          <w:rFonts w:ascii="Times New Roman" w:hAnsi="Times New Roman" w:cs="Times New Roman"/>
          <w:sz w:val="24"/>
          <w:szCs w:val="24"/>
        </w:rPr>
        <w:br/>
        <w:t>Phone: +49 7071 2982714</w:t>
      </w:r>
      <w:r>
        <w:rPr>
          <w:rFonts w:ascii="Times New Roman" w:hAnsi="Times New Roman" w:cs="Times New Roman"/>
          <w:sz w:val="24"/>
          <w:szCs w:val="24"/>
        </w:rPr>
        <w:br/>
      </w:r>
    </w:p>
    <w:p>
      <w:pPr>
        <w:spacing w:line="480" w:lineRule="auto"/>
        <w:rPr>
          <w:rFonts w:ascii="Times New Roman" w:hAnsi="Times New Roman" w:cs="Times New Roman"/>
          <w:bCs/>
          <w:sz w:val="24"/>
          <w:szCs w:val="24"/>
          <w:lang w:val="en-US"/>
        </w:rPr>
      </w:pPr>
      <w:r>
        <w:rPr>
          <w:rFonts w:ascii="Times New Roman" w:hAnsi="Times New Roman" w:cs="Times New Roman"/>
          <w:sz w:val="24"/>
          <w:szCs w:val="24"/>
          <w:lang w:val="en-US"/>
        </w:rPr>
        <w:br w:type="page"/>
      </w:r>
      <w:r>
        <w:rPr>
          <w:rFonts w:ascii="Times New Roman" w:hAnsi="Times New Roman" w:cs="Times New Roman"/>
          <w:bCs/>
          <w:sz w:val="24"/>
          <w:szCs w:val="24"/>
          <w:lang w:val="en-US"/>
        </w:rPr>
        <w:lastRenderedPageBreak/>
        <w:t>Abstract</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imal studies and initial correlative data in humans indicate that insulin action in the brain may affect pancreatic insulin secretion. An important brain region for this process is the hypothalamus, an area that can develop insulin resistance. Young, healthy men with a wide BMI spectrum underwent two hyperglycemic clamps. In this double-blind study, subjects received insulin or placebo as a nasal spray on two days in randomized order. On another day, insulin sensitivity of the hypothalamus was determined by functional magnetic resonance imaging. Glucose levels were comparable on both study days. In the whole group, C-peptide levels were not significantly different between conditions. Though, there was a significant interaction between insulin sensitivity of the hypothalamus x nasal spray x time on C-peptide levels. The group was therefore divided according to median hypothalamic insulin sensitivity. C-peptide concentrations were higher after intranasal insulin compared to placebo spray in the group with a strong hypothalamic insulin response and lower in the brain insulin resistant group. Neither somatostatin nor glucagon kinetics were altered by the nasal spray. In participants with high hypothalamic insulin sensitivity, insulin action in the brain enhanced second phase insulin secretion from pancreatic beta cells. This reaction could, for example, contribute to late postprandial glucose regulation by suppressing hepatic glucose production by portal venous insulin.</w:t>
      </w:r>
    </w:p>
    <w:p>
      <w:pPr>
        <w:spacing w:line="480" w:lineRule="auto"/>
        <w:jc w:val="both"/>
        <w:rPr>
          <w:rFonts w:ascii="Times New Roman" w:hAnsi="Times New Roman" w:cs="Times New Roman"/>
          <w:sz w:val="24"/>
          <w:szCs w:val="24"/>
          <w:lang w:val="en-US"/>
        </w:rPr>
      </w:pPr>
    </w:p>
    <w:p>
      <w:pPr>
        <w:spacing w:line="48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br w:type="page"/>
      </w:r>
      <w:r>
        <w:rPr>
          <w:rFonts w:ascii="Times New Roman" w:hAnsi="Times New Roman" w:cs="Times New Roman"/>
          <w:bCs/>
          <w:sz w:val="24"/>
          <w:szCs w:val="24"/>
          <w:lang w:val="en-US"/>
        </w:rPr>
        <w:lastRenderedPageBreak/>
        <w:t>Introduction</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man glucose metabolism depends on the tight regulation of insulin secretion from pancreatic beta cells in combination with sufficient action of the secreted insulin in the entire body. While insulin resistance not necessarily causes type 2 diabetes immediately, it is a well-known risk factor for a number of condi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E0JLDwf","properties":{"formattedCitation":"(1)","plainCitation":"(1)","noteIndex":0},"citationItems":[{"id":958,"uris":["http://zotero.org/users/599479/items/FN4I36RN"],"uri":["http://zotero.org/users/599479/items/FN4I36RN"],"itemData":{"id":958,"type":"article-journal","title":"Insulin resistance. A multifaceted syndrome responsible for NIDDM, obesity, hypertension, dyslipidemia, and atherosclerotic cardiovascular disease","container-title":"Diabetes care","page":"173-194","volume":"14","issue":"3","source":"NCBI PubMed","abstract":"Diabetes mellitus is commonly associated with systolic/diastolic hypertension, and a wealth of epidemiological data suggest that this association is independent of age and obesity. Much evidence indicates that the link between diabetes and essential hypertension is hyperinsulinemia. Thus, when hypertensive patients, whether obese or of normal body weight, are compared with age- and weight-matched normotensive control subjects, a heightened plasma insulin response to a glucose challenge is consistently found. A state of cellular resistance to insulin action subtends the observed hyperinsulinism. With the insulin/glucose-clamp technique, in combination with tracer glucose infusion and indirect calorimetry, it has been demonstrated that the insulin resistance of essential hypertension is located in peripheral tissues (muscle), is limited to nonoxidative pathways of glucose disposal (glycogen synthesis), and correlates directly with the severity of hypertension. The reasons for the association of insulin resistance and essential hypertension can be sought in at least four general types of mechanisms: Na+ retention, sympathetic nervous system overactivity, disturbed membrane ion transport, and proliferation of vascular smooth muscle cells. Physiological maneuvers, such as calorie restriction (in the overweight patient) and regular physical exercise, can improve tissue sensitivity to insulin; evidence indicates that these maneuvers can also lower blood pressure in both normotensive and hypertensive individuals. Insulin resistance and hyperinsulinemia are also associated with an atherogenic plasma lipid profile. Elevated plasma insulin concentrations enhance very-low-density lipoprotein (VLDL) synthesis, leading to hypertriglyceridemia. Progressive elimination of lipid and apolipoproteins from the VLDL particle leads to an increased formation of intermediate-density and low-density lipoproteins, both of which are atherogenic. Last, insulin, independent of its effects on blood pressure and plasma lipids, is known to be atherogenic. The hormone enhances cholesterol transport into arteriolar smooth muscle cells and increases endogenous lipid synthesis by these cells. Insulin also stimulates the proliferation of arteriolar smooth muscle cells, augments collagen synthesis in the vascular wall, increases the formation of and decreases the regression of lipid plaques, and stimulates the production of various growth factors. In summary, insulin resistance appears to be a syndrome that is associated with a clustering of metabolic disorders, including non-insulin-dependent diabetes mellitus, obesity, hypertension, lipid abnormalities, and atherosclerotic cardiovascular disease.","ISSN":"0149-5992","note":"PMID: 2044434","journalAbbreviation":"Diabetes Care","language":"eng","author":[{"family":"DeFronzo","given":"R A"},{"family":"Ferrannini","given":"E"}],"issued":{"date-parts":[["1991",3]]}}}],"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aired insulin secretion, however, rapidly results in increasing blood glucose concentration and the development of diabetes mellitu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f7fm39tm4","properties":{"formattedCitation":"(2)","plainCitation":"(2)","noteIndex":0},"citationItems":[{"id":3506,"uris":["http://zotero.org/users/599479/items/ZNDZXQF8"],"uri":["http://zotero.org/users/599479/items/ZNDZXQF8"],"itemData":{"id":3506,"type":"article-journal","title":"The Time Is Right for a New Classification System for Diabetes: Rationale and Implications of the β-Cell-Centric Classification Schema","container-title":"Diabetes Care","page":"179-186","volume":"39","issue":"2","source":"PubMed","abstract":"The current classification system presents challenges to the diagnosis and treatment of patients with diabetes mellitus (DM), in part due to its conflicting and confounding definitions of type 1 DM, type 2 DM, and latent autoimmune diabetes of adults (LADA). The current schema also lacks a foundation that readily incorporates advances in our understanding of the disease and its treatment. For appropriate and coherent therapy, we propose an alternate classification system. The β-cell-centric classification of DM is a new approach that obviates the inherent and unintended confusions of the current system. The β-cell-centric model presupposes that all DM originates from a final common denominator-the abnormal pancreatic β-cell. It recognizes that interactions between genetically predisposed β-cells with a number of factors, including insulin resistance (IR), susceptibility to environmental influences, and immune dysregulation/inflammation, lead to the range of hyperglycemic phenotypes within the spectrum of DM. Individually or in concert, and often self-perpetuating, these factors contribute to β-cell stress, dysfunction, or loss through at least 11 distinct pathways. Available, yet underutilized, treatments provide rational choices for personalized therapies that target the individual mediating pathways of hyperglycemia at work in any given patient, without the risk of drug-related hypoglycemia or weight gain or imposing further burden on the β-cells. This article issues an urgent call for the review of the current DM classification system toward the consensus on a new, more useful system.","DOI":"10.2337/dc15-1585","ISSN":"1935-5548","note":"PMID: 26798148\nPMCID: PMC5317235","shortTitle":"The Time Is Right for a New Classification System for Diabetes","journalAbbreviation":"Diabetes Care","language":"eng","author":[{"family":"Schwartz","given":"Stanley S."},{"family":"Epstein","given":"Solomon"},{"family":"Corkey","given":"Barbara E."},{"family":"Grant","given":"Struan F. A."},{"family":"Gavin","given":"James R."},{"family":"Aguilar","given":"Richard B."}],"issued":{"date-parts":[["2016",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ch disturbances in insulin secretion can either be due to immunological destruction of the beta cell (as in type 1 diabetes) or due to a multifactorial, still not fully understood, process in the pathogenesis of type 2 diabet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268i62ar6v","properties":{"formattedCitation":"(2)","plainCitation":"(2)","noteIndex":0},"citationItems":[{"id":3506,"uris":["http://zotero.org/users/599479/items/ZNDZXQF8"],"uri":["http://zotero.org/users/599479/items/ZNDZXQF8"],"itemData":{"id":3506,"type":"article-journal","title":"The Time Is Right for a New Classification System for Diabetes: Rationale and Implications of the β-Cell-Centric Classification Schema","container-title":"Diabetes Care","page":"179-186","volume":"39","issue":"2","source":"PubMed","abstract":"The current classification system presents challenges to the diagnosis and treatment of patients with diabetes mellitus (DM), in part due to its conflicting and confounding definitions of type 1 DM, type 2 DM, and latent autoimmune diabetes of adults (LADA). The current schema also lacks a foundation that readily incorporates advances in our understanding of the disease and its treatment. For appropriate and coherent therapy, we propose an alternate classification system. The β-cell-centric classification of DM is a new approach that obviates the inherent and unintended confusions of the current system. The β-cell-centric model presupposes that all DM originates from a final common denominator-the abnormal pancreatic β-cell. It recognizes that interactions between genetically predisposed β-cells with a number of factors, including insulin resistance (IR), susceptibility to environmental influences, and immune dysregulation/inflammation, lead to the range of hyperglycemic phenotypes within the spectrum of DM. Individually or in concert, and often self-perpetuating, these factors contribute to β-cell stress, dysfunction, or loss through at least 11 distinct pathways. Available, yet underutilized, treatments provide rational choices for personalized therapies that target the individual mediating pathways of hyperglycemia at work in any given patient, without the risk of drug-related hypoglycemia or weight gain or imposing further burden on the β-cells. This article issues an urgent call for the review of the current DM classification system toward the consensus on a new, more useful system.","DOI":"10.2337/dc15-1585","ISSN":"1935-5548","note":"PMID: 26798148\nPMCID: PMC5317235","shortTitle":"The Time Is Right for a New Classification System for Diabetes","journalAbbreviation":"Diabetes Care","language":"eng","author":[{"family":"Schwartz","given":"Stanley S."},{"family":"Epstein","given":"Solomon"},{"family":"Corkey","given":"Barbara E."},{"family":"Grant","given":"Struan F. A."},{"family":"Gavin","given":"James R."},{"family":"Aguilar","given":"Richard B."}],"issued":{"date-parts":[["2016",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search in animals and humans indicates that pancreatic insulin secretion is not only regulated in the beta cell itself, but is also modulated by neuronal inputs that originate in the brain </w:t>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ADDIN ZOTERO_ITEM CSL_CITATION {"citationID":"QUibGKNC","properties":{"formattedCitation":"(3\\uc0\\u8211{}5)","plainCitation":"(3–5)","noteIndex":0},"citationItems":[{"id":1278,"uris":["http://zotero.org/users/599479/items/U82WB6HH"],"uri":["http://zotero.org/users/599479/items/U82WB6HH"],"itemData":{"id":1278,"type":"article-journal","title":"Neural regulation of pancreatic islet cell mass and function","container-title":"Diabetes, Obesity &amp; Metabolism","page":"87-95","volume":"16 Suppl 1","source":"PubMed","abstract":"Intracellular glucose signalling pathways control the secretion of glucagon and insulin by pancreatic islet α- and β-cells, respectively. However, glucose also indirectly controls the secretion of these hormones through regulation of the autonomic nervous system that richly innervates this endocrine organ. Both parasympathetic and sympathetic nervous systems also impact endocrine pancreas postnatal development and plasticity in adult animals. Defects in these autonomic regulations impair β-cell mass expansion during the weaning period and β-cell mass adaptation in adult life. Both branches of the autonomic nervous system also regulate glucagon secretion. In type 2 diabetes, impaired glucose-dependent autonomic activity causes the loss of cephalic and first phases of insulin secretion, and impaired suppression of glucagon secretion in the postabsorptive phase; in diabetic patients treated with insulin, it causes a progressive failure of hypoglycaemia to trigger the secretion of glucagon and other counterregulatory hormones. Therefore, identification of the glucose-sensing cells that control the autonomic innervation of the endocrine pancreatic and insulin and glucagon secretion is an important goal of research. This is required for a better understanding of the physiological control of glucose homeostasis and its deregulation in diabetes. This review will discuss recent advances in this field of investigation.","DOI":"10.1111/dom.12346","ISSN":"1463-1326","note":"PMID: 25200301","journalAbbreviation":"Diabetes Obes Metab","language":"eng","author":[{"family":"Thorens","given":"B."}],"issued":{"date-parts":[["2014",9]]}}},{"id":902,"uris":["http://zotero.org/users/599479/items/D492EEDB"],"uri":["http://zotero.org/users/599479/items/D492EEDB"],"itemData":{"id":902,"type":"article-journal","title":"Interactions between the central nervous system and pancreatic islet secretions: a historical perspective","container-title":"Advances in Physiology Education","page":"53-60","volume":"37","issue":"1","source":"PubMed","abstract":"The endocrine pancreas is richly innervated with sympathetic and parasympathetic projections from the brain. In the mid-20th century, it was established that α-adrenergic activation inhibits, whereas cholinergic stimulation promotes, insulin secretion; this demonstrated the importance of the sympathetic and parasympathetic systems in pancreatic endocrine function. It was later established that insulin injected peripherally could act within the brain, leading to the discovery of insulin and insulin receptors within the brain and the receptor-mediated transport of insulin into the central nervous system from endothelial cells. The insulin receptor within the central nervous system is widely distributed, reflecting insulin's diverse range of actions, including acting as an adiposity signal to reduce food intake and increase energy expenditure, regulation of systemic glucose responses, altering sympathetic activity, and involvement in cognitive function. As observed with central insulin administration, the pancreatic hormones glucagon, somatostatin, pancreatic polypeptide, and amylin can each also reduce food intake. Pancreatic and also gut hormones are released cephalically, in what is an important mechanism to prepare the body for a meal and prevent excessive postprandial hyperglycemia.","DOI":"10.1152/advan.00167.2012","ISSN":"1522-1229","note":"PMID: 23471249\nPMCID: PMC3776474","shortTitle":"Interactions between the central nervous system and pancreatic islet secretions","journalAbbreviation":"Adv Physiol Educ","language":"eng","author":[{"family":"Begg","given":"Denovan P."},{"family":"Woods","given":"Stephen C."}],"issued":{"date-parts":[["2013",3]]}}},{"id":3632,"uris":["http://zotero.org/groups/1068958/items/K9NV2STT"],"uri":["http://zotero.org/groups/1068958/items/K9NV2STT"],"itemData":{"id":3632,"type":"article-journal","title":"Neuronal control of peripheral insulin sensitivity and glucose metabolism","container-title":"Nature Communications","page":"15259","volume":"8","source":"www.nature.com","abstract":"The central nervous system (CNS) has an important role in the regulation of peripheral insulin sensitivity and glucose homeostasis. Research in this dynamically developing field has progressed rapidly due to techniques allowing targeted transgenesis and neurocircuitry mapping, which have defined the primary responsive neurons, associated molecular mechanisms and downstream neurocircuitries and processes involved. Here we review the brain regions, neurons and molecular mechanisms by which the CNS controls peripheral glucose metabolism, particularly via regulation of liver, brown adipose tissue and pancreatic function, and highlight the potential implications of these regulatory pathways in type 2 diabetes and obesity.","DOI":"10.1038/ncomms15259","ISSN":"2041-1723","language":"en","author":[{"family":"Ruud","given":"Johan"},{"family":"Steculorum","given":"Sophie M."},{"family":"Brüning","given":"Jens C."}],"issued":{"date-parts":[["2017",5,4]]}}}],"schema":"https://github.com/citation-style-language/schema/raw/master/csl-citation.json"} </w:instrText>
      </w:r>
      <w:r>
        <w:rPr>
          <w:rFonts w:ascii="Times New Roman" w:hAnsi="Times New Roman" w:cs="Times New Roman"/>
          <w:sz w:val="24"/>
          <w:szCs w:val="24"/>
          <w:lang w:val="en-US" w:eastAsia="ja-JP"/>
        </w:rPr>
        <w:fldChar w:fldCharType="separate"/>
      </w:r>
      <w:r>
        <w:rPr>
          <w:rFonts w:ascii="Times New Roman" w:hAnsi="Times New Roman" w:cs="Times New Roman"/>
          <w:sz w:val="24"/>
          <w:szCs w:val="24"/>
          <w:lang w:val="en-US"/>
        </w:rPr>
        <w:t>(3–5)</w:t>
      </w: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rPr>
        <w:t>. Besides the known pre-</w:t>
      </w:r>
      <w:proofErr w:type="spellStart"/>
      <w:r>
        <w:rPr>
          <w:rFonts w:ascii="Times New Roman" w:hAnsi="Times New Roman" w:cs="Times New Roman"/>
          <w:sz w:val="24"/>
          <w:szCs w:val="24"/>
          <w:lang w:val="en-US"/>
        </w:rPr>
        <w:t>ingestive</w:t>
      </w:r>
      <w:proofErr w:type="spellEnd"/>
      <w:r>
        <w:rPr>
          <w:rFonts w:ascii="Times New Roman" w:hAnsi="Times New Roman" w:cs="Times New Roman"/>
          <w:sz w:val="24"/>
          <w:szCs w:val="24"/>
          <w:lang w:val="en-US"/>
        </w:rPr>
        <w:t xml:space="preserve"> stimulation of insulin secretion, known as cephalic insulin secretion </w:t>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ADDIN ZOTERO_ITEM CSL_CITATION {"citationID":"KwraVcW6","properties":{"formattedCitation":"(6)","plainCitation":"(6)","noteIndex":0},"citationItems":[{"id":1382,"uris":["http://zotero.org/users/599479/items/ZRB4XSXR"],"uri":["http://zotero.org/users/599479/items/ZRB4XSXR"],"itemData":{"id":1382,"type":"article-journal","title":"Cephalic phase, reflex insulin secretion. Neuroanatomical and physiological characterization","container-title":"Diabetologia","page":"393-401","volume":"20 Suppl","source":"PubMed","abstract":"Using chronically catheterized, freely moving male Wistar rats, we have shown that the sweet taste of a saccharin solution reliably triggers a rapid cephalic phase insulin response (CPIR), in the absence of any significant change of glycemia. To establish the neural mediation of this reflex response we used rats that were cured from streptozotocin diabetes by intrahepatic islet-transplantation as a denervated B-cell preparation. The complete lack of any saccharin-induced CPIR in these rats suggests that it is indeed mediated by the peripheral autonomic nervous system, and that the insulin-stimulating gastrointestinal hormones are not involved in this response. It was further found that this reflex insulin secretion is not easily extinguishable and thus might have an unconditioned component. To investigate the central neural pathways involved in this reflex response we used both electrophysiological methods in anesthetized and semi-micro CNS manipulations in freely moving rats. On the basis of our preliminary results, and several reports, using the decerebrate rat preparation for measuring behavioral or saliva secretory oral taste reactivity, it appears that the CPIR might be organized at the brain stem/midbrain level, receiving strong modulatory influences from the diencephalon. But much further work has to be done to establish the central nervous circuitry. Finally, in two experiments, aiming at the question of how important and physiologically relevant the CPIR might be, we found that, on one hand, its lack can result in pathological oral glucose tolerance and on the other hand its exaggeration might contribute to the behavioral reaction to highly palatable sweet food and the resulting development of dietary obesity.","ISSN":"0012-186X","note":"PMID: 7014335","journalAbbreviation":"Diabetologia","language":"eng","author":[{"family":"Berthoud","given":"H. R."},{"family":"Bereiter","given":"D. A."},{"family":"Trimble","given":"E. R."},{"family":"Siegel","given":"E. G."},{"family":"Jeanrenaud","given":"B."}],"issued":{"date-parts":[["1981",3]]}}}],"schema":"https://github.com/citation-style-language/schema/raw/master/csl-citation.json"} </w:instrText>
      </w:r>
      <w:r>
        <w:rPr>
          <w:rFonts w:ascii="Times New Roman" w:hAnsi="Times New Roman" w:cs="Times New Roman"/>
          <w:sz w:val="24"/>
          <w:szCs w:val="24"/>
          <w:lang w:val="en-US" w:eastAsia="ja-JP"/>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rPr>
        <w:t xml:space="preserve">, there is little data on brain-derived inputs to the pancreatic islet in humans. In animals, </w:t>
      </w:r>
      <w:proofErr w:type="spellStart"/>
      <w:r>
        <w:rPr>
          <w:rFonts w:ascii="Times New Roman" w:hAnsi="Times New Roman" w:cs="Times New Roman"/>
          <w:sz w:val="24"/>
          <w:szCs w:val="24"/>
          <w:lang w:val="en-US"/>
        </w:rPr>
        <w:t>efferents</w:t>
      </w:r>
      <w:proofErr w:type="spellEnd"/>
      <w:r>
        <w:rPr>
          <w:rFonts w:ascii="Times New Roman" w:hAnsi="Times New Roman" w:cs="Times New Roman"/>
          <w:sz w:val="24"/>
          <w:szCs w:val="24"/>
          <w:lang w:val="en-US"/>
        </w:rPr>
        <w:t xml:space="preserve"> to the pancreas are stimulated by a number of factors in the brain, including glucos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I2ydNMj","properties":{"formattedCitation":"(3,7)","plainCitation":"(3,7)","noteIndex":0},"citationItems":[{"id":1278,"uris":["http://zotero.org/users/599479/items/U82WB6HH"],"uri":["http://zotero.org/users/599479/items/U82WB6HH"],"itemData":{"id":1278,"type":"article-journal","title":"Neural regulation of pancreatic islet cell mass and function","container-title":"Diabetes, Obesity &amp; Metabolism","page":"87-95","volume":"16 Suppl 1","source":"PubMed","abstract":"Intracellular glucose signalling pathways control the secretion of glucagon and insulin by pancreatic islet α- and β-cells, respectively. However, glucose also indirectly controls the secretion of these hormones through regulation of the autonomic nervous system that richly innervates this endocrine organ. Both parasympathetic and sympathetic nervous systems also impact endocrine pancreas postnatal development and plasticity in adult animals. Defects in these autonomic regulations impair β-cell mass expansion during the weaning period and β-cell mass adaptation in adult life. Both branches of the autonomic nervous system also regulate glucagon secretion. In type 2 diabetes, impaired glucose-dependent autonomic activity causes the loss of cephalic and first phases of insulin secretion, and impaired suppression of glucagon secretion in the postabsorptive phase; in diabetic patients treated with insulin, it causes a progressive failure of hypoglycaemia to trigger the secretion of glucagon and other counterregulatory hormones. Therefore, identification of the glucose-sensing cells that control the autonomic innervation of the endocrine pancreatic and insulin and glucagon secretion is an important goal of research. This is required for a better understanding of the physiological control of glucose homeostasis and its deregulation in diabetes. This review will discuss recent advances in this field of investigation.","DOI":"10.1111/dom.12346","ISSN":"1463-1326","note":"PMID: 25200301","journalAbbreviation":"Diabetes Obes Metab","language":"eng","author":[{"family":"Thorens","given":"B."}],"issued":{"date-parts":[["2014",9]]}}},{"id":3504,"uris":["http://zotero.org/users/599479/items/NRNB3RCS"],"uri":["http://zotero.org/users/599479/items/NRNB3RCS"],"itemData":{"id":3504,"type":"article-journal","title":"Brain glucose sensors play a significant role in the regulation of pancreatic glucose-stimulated insulin secretion","container-title":"Diabetes","page":"321-328","volume":"61","issue":"2","source":"PubMed","abstract":"As patients decline from health to type 2 diabetes, glucose-stimulated insulin secretion (GSIS) typically becomes impaired. Although GSIS is driven predominantly by direct sensing of a rise in blood glucose by pancreatic β-cells, there is growing evidence that hypothalamic neurons control other aspects of peripheral glucose metabolism. Here we investigated the role of the brain in the modulation of GSIS. To examine the effects of increasing or decreasing hypothalamic glucose sensing on glucose tolerance and insulin secretion, glucose or inhibitors of glucokinase, respectively, were infused into the third ventricle during intravenous glucose tolerance tests (IVGTTs). Glucose-infused rats displayed improved glucose handling, particularly within the first few minutes of the IVGTT, with a significantly lower area under the excursion curve within the first 10 min (AUC0-10). This was explained by increased insulin secretion. In contrast, infusion of the glucokinase inhibitors glucosamine or mannoheptulose worsened glucose tolerance and decreased GSIS in the first few minutes of IVGTT. Our data suggest a role for brain glucose sensors in the regulation of GSIS, particularly during the early phase. We propose that pharmacological agents targeting hypothalamic glucose-sensing pathways may represent novel therapeutic strategies for enhancing early phase insulin secretion in type 2 diabetes.","DOI":"10.2337/db11-1050","ISSN":"1939-327X","note":"PMID: 22210318\nPMCID: PMC3266403","journalAbbreviation":"Diabetes","language":"eng","author":[{"family":"Osundiji","given":"Mayowa A."},{"family":"Lam","given":"Daniel D."},{"family":"Shaw","given":"Jill"},{"family":"Yueh","given":"Chen-Yu"},{"family":"Markkula","given":"S. Pauliina"},{"family":"Hurst","given":"Paul"},{"family":"Colliva","given":"Carolina"},{"family":"Roda","given":"Aldo"},{"family":"Heisler","given":"Lora K."},{"family":"Evans","given":"Mark L."}],"issued":{"date-parts":[["2012",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Glucose is sensed by specialized neurons that have been identified in the hypothalamu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2jtfokm18v","properties":{"formattedCitation":"(8)","plainCitation":"(8)","noteIndex":0},"citationItems":[{"id":3505,"uris":["http://zotero.org/users/599479/items/MS58XR29"],"uri":["http://zotero.org/users/599479/items/MS58XR29"],"itemData":{"id":3505,"type":"article-journal","title":"GLUT2, glucose sensing and glucose homeostasis","container-title":"Diabetologia","page":"221-232","volume":"58","issue":"2","source":"PubMed","abstract":"The glucose transporter isoform GLUT2 is expressed in liver, intestine, kidney and pancreatic islet beta cells, as well as in the central nervous system, in neurons, astrocytes and tanycytes. Physiological studies of genetically modified mice have revealed a role for GLUT2 in several regulatory mechanisms. In pancreatic beta cells, GLUT2 is required for glucose-stimulated insulin secretion. In hepatocytes, suppression of GLUT2 expression revealed the existence of an unsuspected glucose output pathway that may depend on a membrane traffic-dependent mechanism. GLUT2 expression is nevertheless required for the physiological control of glucose-sensitive genes, and its inactivation in the liver leads to impaired glucose-stimulated insulin secretion, revealing a liver-beta cell axis, which is likely to be dependent on bile acids controlling beta cell secretion capacity. In the nervous system, GLUT2-dependent glucose sensing controls feeding, thermoregulation and pancreatic islet cell mass and function, as well as sympathetic and parasympathetic activities. Electrophysiological and optogenetic techniques established that Glut2 (also known as Slc2a2)-expressing neurons of the nucleus tractus solitarius can be activated by hypoglycaemia to stimulate glucagon secretion. In humans, inactivating mutations in GLUT2 cause Fanconi-Bickel syndrome, which is characterised by hepatomegaly and kidney disease; defects in insulin secretion are rare in adult patients, but GLUT2 mutations cause transient neonatal diabetes. Genome-wide association studies have reported that GLUT2 variants increase the risks of fasting hyperglycaemia, transition to type 2 diabetes, hypercholesterolaemia and cardiovascular diseases. Individuals with a missense mutation in GLUT2 show preference for sugar-containing foods. We will discuss how studies in mice help interpret the role of GLUT2 in human physiology.","DOI":"10.1007/s00125-014-3451-1","ISSN":"1432-0428","note":"PMID: 25421524","journalAbbreviation":"Diabetologia","language":"eng","author":[{"family":"Thorens","given":"Bernard"}],"issued":{"date-parts":[["2015",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addition to this well investigated factor, insulin itself was suspected to influence beta cell function via its action in the brain. In dogs, insulin injection directly into the brain promoted the release of insulin from the pancreas into the bloodstream </w:t>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ADDIN ZOTERO_ITEM CSL_CITATION {"citationID":"vjzWElsQ","properties":{"formattedCitation":"(9,10)","plainCitation":"(9,10)","noteIndex":0},"citationItems":[{"id":1107,"uris":["http://zotero.org/users/599479/items/MKPRMCG3"],"uri":["http://zotero.org/users/599479/items/MKPRMCG3"],"itemData":{"id":1107,"type":"article-journal","title":"Effect of cerebral intraventricular insulin on pancreatic insulin secretion in the dog","container-title":"Diabetes","page":"910-914","volume":"24","issue":"10","source":"NCBI PubMed","abstract":"The effect of cerebral intraventricular insulin on pancreatic insulin secretion was investigated. An extracorporeal pancreatic blood circuit was established after laparotomy to monitor blood flow and insulin concentration directly from the superior pancreaticoduodenal vein. Phentolamine was infused throughout (0.2 mg./min. intravenously) to block alpha-adrenergic effects of any catecholamine secretion induced by surgical stress. Glucose (1.5 mg./kg./min. intravenously) was infused to maintain a constant baseline stimulation of insulin secretion. Six dogs received insulin and six control dogs received saline through a spinal needle stereotaxically placed into the left lateral cerebral ventricle. After central injection of insulin (0.2 U./kg.) there was a significant increase of pancreatic output as early as five minutes. It is concluded that the pancreatic beta-cells are under the influence of insulin-sensitive cells of the CNS.","ISSN":"0012-1797","note":"PMID: 1100460","journalAbbreviation":"Diabetes","language":"eng","author":[{"family":"Chen","given":"M."},{"family":"Woods","given":"S. C."},{"family":"Porte","given":"D."}],"issued":{"date-parts":[["1975",10]]}}},{"id":1056,"uris":["http://zotero.org/users/599479/items/JFD2PBVK"],"uri":["http://zotero.org/users/599479/items/JFD2PBVK"],"itemData":{"id":1056,"type":"article-journal","title":"Effect of intracisternal insulin on plasma glucose and insulin in the dog","container-title":"Diabetes","page":"905-909","volume":"24","issue":"10","source":"NCBI PubMed","abstract":"The intracisternal administration of insulin (0.2 U./kg.) to anesthetized dogs resulted in an increase of arterial immunoreactive insulin and a decrease of plasma glucose relative to a control injection. The arterial responses were significantly attenuated when the insulin was administered to the cisternum of subdiaphragmatically vagotomized dogs. When cerebrospinal fluid glucose was lowered by injecting pneumococcal neuraminidase intracisternally, no peripheral hyperinsulinemia resulted, indicating that increased spinal fluid insulin and its consequent increase of glucose uptake, rather than decreased spinal fluid glucose, is necessary to elicit the vagally mediated insulin secretion and hypoglycemia. It is hypothesized that increased spinal fluid insulin causes an increased glucose uptake of some glucoregulatory area of the brain and that the elicited reflex is vagally mediated pancreatic insulin secretion.","ISSN":"0012-1797","note":"PMID: 1100459","journalAbbreviation":"Diabetes","language":"eng","author":[{"family":"Woods","given":"S. C."},{"family":"Porte","given":"D."}],"issued":{"date-parts":[["1975",10]]}}}],"schema":"https://github.com/citation-style-language/schema/raw/master/csl-citation.json"} </w:instrText>
      </w:r>
      <w:r>
        <w:rPr>
          <w:rFonts w:ascii="Times New Roman" w:hAnsi="Times New Roman" w:cs="Times New Roman"/>
          <w:sz w:val="24"/>
          <w:szCs w:val="24"/>
          <w:lang w:val="en-US" w:eastAsia="ja-JP"/>
        </w:rPr>
        <w:fldChar w:fldCharType="separate"/>
      </w:r>
      <w:r>
        <w:rPr>
          <w:rFonts w:ascii="Times New Roman" w:hAnsi="Times New Roman" w:cs="Times New Roman"/>
          <w:sz w:val="24"/>
          <w:szCs w:val="24"/>
          <w:lang w:val="en-US"/>
        </w:rPr>
        <w:t>(9,10)</w:t>
      </w: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rPr>
        <w:t xml:space="preserve">. In line with these findings, results from rodents underscore the possible role of brain insulin for pancreatic insulin secretion: knock down of the insulin receptor in the hypothalamus impaired pancreatic insulin secre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mnKUmOwS","properties":{"formattedCitation":"(11)","plainCitation":"(11)","noteIndex":0},"citationItems":[{"id":618,"uris":["http://zotero.org/users/599479/items/235ESIZI"],"uri":["http://zotero.org/users/599479/items/235ESIZI"],"itemData":{"id":618,"type":"article-journal","title":"Chronic reduction of insulin receptors in the ventromedial hypothalamus produces glucose intolerance and islet dysfunction in the absence of weight gain","container-title":"American Journal of Physiology. Endocrinology and Metabolism","page":"E978-983","volume":"301","issue":"5","source":"NCBI PubMed","abstract":"Insulin is believed to regulate glucose homeostasis mainly via direct effects on the liver, muscle, and adipose tissues. The contribution of insulin's central nervous system effects to disorders of glucose metabolism has received less attention. To evaluate whether postnatal reduction of insulin receptors (IRs) within the ventromedial hypothalamus (VMH), a brain region critical for glucose sensing, contributes to disorders of peripheral glucose metabolism, we microinjected a lentiviral vector expressing an antisense sequence to knockdown IRs or a control lentiviral vector into the VMH of nonobese nondiabetic rats. After 3-4 mo, we assessed 1) glucose tolerance, 2) hepatic insulin sensitivity, and 3) insulin and glucagon secretion, using the glucose clamp technique. Knockdown of IRs locally in the VMH caused glucose intolerance without altering body weight. Increments of plasma insulin during a euglycemic clamp study failed to suppress endogenous glucose production and produced a paradoxical rise in plasma glucagon in the VMH-IR knockdown rats. Unexpectedly, these animals also displayed a 40% reduction (P &lt; 0.05) in insulin secretion in response to an identical hyperglycemic stimulus (</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 xml:space="preserve">220 mg/dl). Our data demonstrate that chronic suppression of VMH-IR gene expression is sufficient to impair glucose metabolism as well as α-cell and β-cell function in nondiabetic, nonobese rats. These data suggest that insulin resistance within the VMH may be a significant contributor to the development of type 2 diabetes.","DOI":"10.1152/ajpendo.00304.2011","ISSN":"1522-1555","note":"PMID: 21828334 \nPMCID: PMC3774165","journalAbbreviation":"Am. J. Physiol. Endocrinol. Metab.","language":"eng","author":[{"family":"Paranjape","given":"Sachin A."},{"family":"Chan","given":"Owen"},{"family":"Zhu","given":"Wanling"},{"family":"Horblitt","given":"Adam M."},{"family":"Grillo","given":"Claudia A."},{"family":"Wilson","given":"Steven"},{"family":"Reagan","given":"Lawrence"},{"family":"Sherwin","given":"Robert S."}],"issued":{"date-parts":[["2011",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alized neurons in the hypothalamus are believed to be crucial in this regar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vQ0aX5m","properties":{"formattedCitation":"(5,12,13)","plainCitation":"(5,12,13)","noteIndex":0},"citationItems":[{"id":3632,"uris":["http://zotero.org/groups/1068958/items/K9NV2STT"],"uri":["http://zotero.org/groups/1068958/items/K9NV2STT"],"itemData":{"id":3632,"type":"article-journal","title":"Neuronal control of peripheral insulin sensitivity and glucose metabolism","container-title":"Nature Communications","page":"15259","volume":"8","source":"www.nature.com","abstract":"The central nervous system (CNS) has an important role in the regulation of peripheral insulin sensitivity and glucose homeostasis. Research in this dynamically developing field has progressed rapidly due to techniques allowing targeted transgenesis and neurocircuitry mapping, which have defined the primary responsive neurons, associated molecular mechanisms and downstream neurocircuitries and processes involved. Here we review the brain regions, neurons and molecular mechanisms by which the CNS controls peripheral glucose metabolism, particularly via regulation of liver, brown adipose tissue and pancreatic function, and highlight the potential implications of these regulatory pathways in type 2 diabetes and obesity.","DOI":"10.1038/ncomms15259","ISSN":"2041-1723","language":"en","author":[{"family":"Ruud","given":"Johan"},{"family":"Steculorum","given":"Sophie M."},{"family":"Brüning","given":"Jens C."}],"issued":{"date-parts":[["2017",5,4]]}}},{"id":3646,"uris":["http://zotero.org/users/599479/items/RBE2YQVQ"],"uri":["http://zotero.org/users/599479/items/RBE2YQVQ"],"itemData":{"id":3646,"type":"article-journal","title":"Glut4 expression defines an insulin-sensitive hypothalamic neuronal population","container-title":"Molecular Metabolism","page":"452-459","volume":"3","issue":"4","source":"PubMed","abstract":"Insulin signaling in the CNS modulates satiety and glucose metabolism, but insulin target neurons are poorly defined. We have previously shown that ablation of insulin receptors (InsR) in Glut4-expressing tissues results in systemic abnormalities of insulin action. We propose that Glut4 neurons constitute an insulin-sensitive neuronal subset. We determined their gene expression profiles using flow-sorted hypothalamic Glut4 neurons. Gene ontology analyses demonstrated that Glut4 neurons are enriched in olfacto-sensory receptors, M2 acetylcholine receptors, and pathways required for the acquisition of insulin sensitivity. Following genetic ablation of InsR, transcriptome profiling of Glut4 neurons demonstrated impairment of the insulin, peptide hormone, and cAMP signaling pathways, with a striking upregulation of anion homeostasis pathway. Accordingly, hypothalamic InsR-deficient Glut4 neurons showed reduced firing activity. The molecular signature of Glut4 neurons is consistent with a role for this neural population in the integration of olfacto-sensory cues with hormone signaling to regulate peripheral metabolism.","DOI":"10.1016/j.molmet.2014.04.006","ISSN":"2212-8778","note":"PMID: 24944904\nPMCID: PMC4060214","journalAbbreviation":"Mol Metab","language":"eng","author":[{"family":"Ren","given":"Hongxia"},{"family":"Yan","given":"Shijun"},{"family":"Zhang","given":"Baifang"},{"family":"Lu","given":"Taylor Y."},{"family":"Arancio","given":"Ottavio"},{"family":"Accili","given":"Domenico"}],"issued":{"date-parts":[["2014",7]]}}},{"id":1229,"uris":["http://zotero.org/users/599479/items/SADT3S3N"],"uri":["http://zotero.org/users/599479/items/SADT3S3N"],"itemData":{"id":1229,"type":"article-journal","title":"Anorexia and impaired glucose metabolism in mice with hypothalamic ablation of glut4 neurons","container-title":"Diabetes","page":"405-417","volume":"64","issue":"2","source":"NCBI PubMed","abstract":"The central nervous system (CNS) uses glucose independent of insulin. Nonetheless, insulin receptors and insulin-responsive glucose transporters (Glut4) often colocalize in neurons (Glut4 neurons) in anatomically and functionally distinct areas of the CNS. The apparent heterogeneity of Glut4 neurons has thus far thwarted attempts to understand their function. To answer this question, we used Cre-dependent, diphtheria toxin-mediated cell ablation to selectively remove basal hypothalamic Glut4 neurons and investigate the resulting phenotypes. After Glut4 neuron ablation, mice demonstrate altered hormone and nutrient signaling in the CNS. Accordingly, they exhibit negative energy balance phenotype characterized by reduced food intake and increased energy expenditure, without locomotor deficits or gross neuronal abnormalities. Glut4 neuron ablation affects orexigenic melanin-concentrating hormone neurons but has limited effect on neuropeptide Y/agouti-related protein and proopiomelanocortin neurons. The food intake phenotype can be partially normalized by GABA administration, suggesting that it arises from defective GABAergic transmission. Glut4 neuron-ablated mice show peripheral metabolic defects, including fasting hyperglycemia and glucose intolerance, decreased insulin levels, and elevated hepatic gluconeogenic genes. We conclude that Glut4 neurons integrate hormonal and nutritional cues and mediate CNS actions of insulin on energy balance and peripheral metabolism.","DOI":"10.2337/db14-0752","ISSN":"1939-327X","note":"PMID: 25187366 \nPMCID: PMC4303970","journalAbbreviation":"Diabetes","language":"eng","author":[{"family":"Ren","given":"Hongxia"},{"family":"Lu","given":"Taylor Y."},{"family":"McGraw","given":"Timothy E."},{"family":"Accili","given":"Domenico"}],"issued":{"date-parts":[["2015",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5,12,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st as in animals, the brain is an insulin sensitive organ in huma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1vbtopdiln","properties":{"formattedCitation":"(14)","plainCitation":"(14)","noteIndex":0},"citationItems":[{"id":1076,"uris":["http://zotero.org/users/599479/items/KDSBTUGH"],"uri":["http://zotero.org/users/599479/items/KDSBTUGH"],"itemData":{"id":1076,"type":"article-journal","title":"Impaired insulin action in the human brain: causes and metabolic consequences","container-title":"Nature Reviews. Endocrinology","page":"701-711","volume":"11","issue":"12","source":"PubMed","abstract":"Over the past few years, evidence has accumulated that the human brain is an insulin-sensitive organ. Insulin regulates activity in a limited number of specific brain areas that are important for memory, reward, eating behaviour and the regulation of whole-body metabolism. Accordingly, insulin in the brain modulates cognition, food intake and body weight as well as whole-body glucose, energy and lipid metabolism. However, brain imaging studies have revealed that not everybody responds equally to insulin and that a substantial number of people are brain insulin resistant. In this Review, we provide an overview of the effects of insulin in the brain in humans and the relevance of the effects for physiology. We present emerging evidence for insulin resistance of the human brain. Factors associated with brain insulin resistance such as obesity and increasing age, as well as possible pathogenic factors such as visceral fat, saturated fatty acids, alterations at the blood-brain barrier and certain genetic polymorphisms, are reviewed. In particular, the metabolic consequences of brain insulin resistance are discussed and possible future approaches to overcome brain insulin resistance and thereby prevent or treat obesity and type 2 diabetes mellitus are outlined.","DOI":"10.1038/nrendo.2015.173","ISSN":"1759-5037","note":"PMID: 26460339","shortTitle":"Impaired insulin action in the human brain","journalAbbreviation":"Nat Rev Endocrinol","language":"eng","author":[{"family":"Heni","given":"Martin"},{"family":"Kullmann","given":"Stephanie"},{"family":"Preissl","given":"Hubert"},{"family":"Fritsche","given":"Andreas"},{"family":"Häring","given":"Hans-Ulrich"}],"issued":{"date-parts":[["2015",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e technique to study brain insulin effects in humans is the application of insulin as nasal spra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1qqvoo62bf","properties":{"formattedCitation":"(15)","plainCitation":"(15)","noteIndex":0},"citationItems":[{"id":3281,"uris":["http://zotero.org/users/599479/items/7TXJWU6Y"],"uri":["http://zotero.org/users/599479/items/7TXJWU6Y"],"itemData":{"id":3281,"type":"article-journal","title":"Safety of intranasal human insulin: a review","container-title":"Diabetes, Obesity &amp; Metabolism","source":"PubMed","abstract":"SUBHEADINGS - AIMS: The nasal application of human insulin is frequently used for investigating brain insulin action. It is utilized in studies on the physiological role of insulin in the human brain as well as in therapeutic interventional trials and its effects have been investigated after both acute and long-term administration. This review aimed to assess the safety of intranasal human insulin in human studies and the temporal stability of nasal insulin sprays.\nMATERIAL AND METHODS: The electronic search was performed using MEDLINE. We selected original research on intranasal human insulin without further additives in humans. The studies included could be of any design as long as they used human intranasal insulin as their study product. All outcomes and adverse side effects were excerpted.\nRESULTS: Thirty-eight studies on 1092 persons with acute application and 18 studies on 832 persons with treatment lasting between 21 days and 9.7 years were identified. No cases of symptomatic hypoglycemia or severe adverse events were reported. Transient local side effects in the nasal area were frequently experienced after intranasal insulin and placebo spray, while other adverse events were less commonly reported. There are no reports of subjects who were excluded due to adverse events. No instances of temporal stability of nasal insulin were reported in the literature. Tests on insulin that had been repacked into spray flasks revealed that it had a chemical stability of up to 57 days.\nCONCLUSIONS: Our retrospective review of published studies on intranasal insulin did not reveal any safety concerns. There is, however, insufficient data to ensure long-term safety of this modality of chronic insulin administration. Improved insulin preparations that cause less nasal irritation would be desirable for future treatment.","DOI":"10.1111/dom.13279","ISSN":"1463-1326","note":"PMID: 29508509","shortTitle":"Safety of intranasal human insulin","journalAbbreviation":"Diabetes Obes Metab","language":"eng","author":[{"family":"Schmid","given":"Vera"},{"family":"Kullmann","given":"Stephanie"},{"family":"Gfrörer","given":"Wieland"},{"family":"Hund","given":"Verena"},{"family":"Hallschmid","given":"Manfred"},{"family":"Lipp","given":"Hans-Peter"},{"family":"Häring","given":"Hans-Ulrich"},{"family":"Preissl","given":"Hubert"},{"family":"Fritsche","given":"Andreas"},{"family":"Heni","given":"Martin"}],"issued":{"date-parts":[["2018",3,6]]}}}],"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approach allows the delivery of significant amounts of insulin into the brain, while only very </w:t>
      </w:r>
      <w:r>
        <w:rPr>
          <w:rFonts w:ascii="Times New Roman" w:hAnsi="Times New Roman" w:cs="Times New Roman"/>
          <w:sz w:val="24"/>
          <w:szCs w:val="24"/>
          <w:lang w:val="en-US"/>
        </w:rPr>
        <w:lastRenderedPageBreak/>
        <w:t xml:space="preserve">little of the nasally applied peptide enters the bloodstrea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0s1FpKys","properties":{"formattedCitation":"(16)","plainCitation":"(16)","noteIndex":0},"citationItems":[{"id":3533,"uris":["http://zotero.org/users/599479/items/X53JZ9K4"],"uri":["http://zotero.org/users/599479/items/X53JZ9K4"],"itemData":{"id":3533,"type":"article-journal","title":"Dose-Dependent Effects of Intranasal Insulin on Resting-State Brain Activity","container-title":"The Journal of Clinical Endocrinology and Metabolism","page":"253-262","volume":"103","issue":"1","source":"PubMed","abstract":"Context: Insulin action in the human brain influences eating behavior, cognition, and whole-body metabolism. Studies investigating brain insulin rely on intranasal application.\nObjective: To investigate effects of three doses of insulin and placebo as nasal sprays on the central and autonomous nervous system and analyze absorption of insulin into the bloodstream.\nDesign, Participants, and Methods: Nine healthy men received placebo or 40 U, 80 U, and 160 U insulin spray in randomized order. Before and after spray, brain activity was assessed by functional magnetic resonance imaging, and heart rate variability (HRV) was assessed from electrocardiogram. Plasma insulin, C-peptide, and glucose were measured regularly.\nSetting: General community.\nResults: Nasal insulin administration dose-dependently modulated regional brain activity and the normalized high-frequency component of the HRV. Post hoc analyses revealed that only 160 U insulin showed a considerable difference from placebo. Dose-dependent spillover of nasal insulin into the bloodstream was detected. The brain response was not correlated with this temporary rise in circulating insulin.\nConclusions: Nasal insulin dose-dependently modulated regional brain activity with the strongest effects after 160 U. However, this dose was accompanied by a transient increase in circulating insulin concentrations due to a spillover into circulation. Our current results may serve as a basis for future studies with nasal insulin to untangle brain insulin effects in health and disease.","DOI":"10.1210/jc.2017-01976","ISSN":"1945-7197","note":"PMID: 29095982","journalAbbreviation":"J. Clin. Endocrinol. Metab.","language":"eng","author":[{"family":"Kullmann","given":"Stephanie"},{"family":"Veit","given":"Ralf"},{"family":"Peter","given":"Andreas"},{"family":"Pohmann","given":"Rolf"},{"family":"Scheffler","given":"Klaus"},{"family":"Häring","given":"Hans-Ulrich"},{"family":"Fritsche","given":"Andreas"},{"family":"Preissl","given":"Hubert"},{"family":"Heni","given":"Martin"}],"issued":{"date-parts":[["2018"]],"season":"0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rPr>
        <w:t>(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insulin given as nasal spray allows to distinguish insulin effects in the brain from such in the periphery. Using this technique, insulin effects have been detected in a limited number of brain areas, including the hypothalamu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4mlXCTr","properties":{"formattedCitation":"(17)","plainCitation":"(17)","noteIndex":0},"citationItems":[{"id":642,"uris":["http://zotero.org/users/599479/items/2RQGNEC2"],"uri":["http://zotero.org/users/599479/items/2RQGNEC2"],"itemData":{"id":642,"type":"article-journal","title":"Brain Insulin Resistance at the Crossroads of Metabolic and Cognitive Disorders in Humans","container-title":"Physiological Reviews","page":"1169-1209","volume":"96","issue":"4","source":"PubMed","abstract":"Ever since the brain was identified as an insulin-sensitive organ, evidence has rapidly accumulated that insulin action in the brain produces multiple behavioral and metabolic effects, influencing eating behavior, peripheral metabolism, and cognition. Disturbances in brain insulin action can be observed in obesity and type 2 diabetes (T2D), as well as in aging and dementia. Decreases in insulin sensitivity of central nervous pathways, i.e., brain insulin resistance, may therefore constitute a joint pathological feature of metabolic and cognitive dysfunctions. Modern neuroimaging methods have provided new means of probing brain insulin action, revealing the influence of insulin on both global and regional brain function. In this review, we highlight recent findings on brain insulin action in humans and its impact on metabolism and cognition. Furthermore, we elaborate on the most prominent factors associated with brain insulin resistance, i.e., obesity, T2D, genes, maternal metabolism, normal aging, inflammation, and dementia, and on their roles regarding causes and consequences of brain insulin resistance. We also describe the beneficial effects of enhanced brain insulin signaling on human eating behavior and cognition and discuss potential applications in the treatment of metabolic and cognitive disorders.","DOI":"10.1152/physrev.00032.2015","ISSN":"1522-1210","note":"PMID: 27489306","journalAbbreviation":"Physiol. Rev.","language":"eng","author":[{"family":"Kullmann","given":"Stephanie"},{"family":"Heni","given":"Martin"},{"family":"Hallschmid","given":"Manfred"},{"family":"Fritsche","given":"Andreas"},{"family":"Preissl","given":"Hubert"},{"family":"Häring","given":"Hans-Ulrich"}],"issued":{"date-parts":[["2016",1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f notice, already early studies on insulin effects in the brain discovered individual differences in response to the peptide hormon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jBbqK7w","properties":{"formattedCitation":"(14,18)","plainCitation":"(14,18)","noteIndex":0},"citationItems":[{"id":1285,"uris":["http://zotero.org/users/599479/items/UHRTVCNK"],"uri":["http://zotero.org/users/599479/items/UHRTVCNK"],"itemData":{"id":1285,"type":"article-journal","title":"The cerebrocortical response to hyperinsulinemia is reduced in overweight humans: A magnetoencephalographic study","container-title":"Proceedings of the National Academy of Sciences","page":"12103-12108","volume":"103","issue":"32","source":"CrossRef","DOI":"10.1073/pnas.0604404103","ISSN":"0027-8424, 1091-6490","shortTitle":"The cerebrocortical response to hyperinsulinemia is reduced in overweight humans","author":[{"family":"Tschritter","given":"O."},{"family":"Preissl","given":"H."},{"family":"Hennige","given":"A. M."},{"family":"Stumvoll","given":"M."},{"family":"Porubska","given":"K."},{"family":"Frost","given":"R."},{"family":"Marx","given":"H."},{"family":"Klosel","given":"B."},{"family":"Lutzenberger","given":"W."},{"family":"Birbaumer","given":"N."},{"family":"Haring","given":"H.-U."},{"family":"Fritsche","given":"A."}],"issued":{"date-parts":[["2006",7,31]]}}},{"id":1076,"uris":["http://zotero.org/users/599479/items/KDSBTUGH"],"uri":["http://zotero.org/users/599479/items/KDSBTUGH"],"itemData":{"id":1076,"type":"article-journal","title":"Impaired insulin action in the human brain: causes and metabolic consequences","container-title":"Nature Reviews. Endocrinology","page":"701-711","volume":"11","issue":"12","source":"PubMed","abstract":"Over the past few years, evidence has accumulated that the human brain is an insulin-sensitive organ. Insulin regulates activity in a limited number of specific brain areas that are important for memory, reward, eating behaviour and the regulation of whole-body metabolism. Accordingly, insulin in the brain modulates cognition, food intake and body weight as well as whole-body glucose, energy and lipid metabolism. However, brain imaging studies have revealed that not everybody responds equally to insulin and that a substantial number of people are brain insulin resistant. In this Review, we provide an overview of the effects of insulin in the brain in humans and the relevance of the effects for physiology. We present emerging evidence for insulin resistance of the human brain. Factors associated with brain insulin resistance such as obesity and increasing age, as well as possible pathogenic factors such as visceral fat, saturated fatty acids, alterations at the blood-brain barrier and certain genetic polymorphisms, are reviewed. In particular, the metabolic consequences of brain insulin resistance are discussed and possible future approaches to overcome brain insulin resistance and thereby prevent or treat obesity and type 2 diabetes mellitus are outlined.","DOI":"10.1038/nrendo.2015.173","ISSN":"1759-5037","note":"PMID: 26460339","shortTitle":"Impaired insulin action in the human brain","journalAbbreviation":"Nat Rev Endocrinol","language":"eng","author":[{"family":"Heni","given":"Martin"},{"family":"Kullmann","given":"Stephanie"},{"family":"Preissl","given":"Hubert"},{"family":"Fritsche","given":"Andreas"},{"family":"Häring","given":"Hans-Ulrich"}],"issued":{"date-parts":[["2015",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4,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substantial number of individuals display reduced or even absent responsiveness, a condition often called brain insulin resista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1m41jn89bc","properties":{"formattedCitation":"(14)","plainCitation":"(14)","noteIndex":0},"citationItems":[{"id":1076,"uris":["http://zotero.org/users/599479/items/KDSBTUGH"],"uri":["http://zotero.org/users/599479/items/KDSBTUGH"],"itemData":{"id":1076,"type":"article-journal","title":"Impaired insulin action in the human brain: causes and metabolic consequences","container-title":"Nature Reviews. Endocrinology","page":"701-711","volume":"11","issue":"12","source":"PubMed","abstract":"Over the past few years, evidence has accumulated that the human brain is an insulin-sensitive organ. Insulin regulates activity in a limited number of specific brain areas that are important for memory, reward, eating behaviour and the regulation of whole-body metabolism. Accordingly, insulin in the brain modulates cognition, food intake and body weight as well as whole-body glucose, energy and lipid metabolism. However, brain imaging studies have revealed that not everybody responds equally to insulin and that a substantial number of people are brain insulin resistant. In this Review, we provide an overview of the effects of insulin in the brain in humans and the relevance of the effects for physiology. We present emerging evidence for insulin resistance of the human brain. Factors associated with brain insulin resistance such as obesity and increasing age, as well as possible pathogenic factors such as visceral fat, saturated fatty acids, alterations at the blood-brain barrier and certain genetic polymorphisms, are reviewed. In particular, the metabolic consequences of brain insulin resistance are discussed and possible future approaches to overcome brain insulin resistance and thereby prevent or treat obesity and type 2 diabetes mellitus are outlined.","DOI":"10.1038/nrendo.2015.173","ISSN":"1759-5037","note":"PMID: 26460339","shortTitle":"Impaired insulin action in the human brain","journalAbbreviation":"Nat Rev Endocrinol","language":"eng","author":[{"family":"Heni","given":"Martin"},{"family":"Kullmann","given":"Stephanie"},{"family":"Preissl","given":"Hubert"},{"family":"Fritsche","given":"Andreas"},{"family":"Häring","given":"Hans-Ulrich"}],"issued":{"date-parts":[["2015",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to regional brain effects recorded by imaging techniques, a number of functional consequences of brain insulin action have been discovered in humans so far. Besides cognitive aspects, effects on the processing of food stimuli and eating behavior as well as body weight and body composition have been uncovere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4mfelnijn","properties":{"formattedCitation":"(14,17)","plainCitation":"(14,17)","noteIndex":0},"citationItems":[{"id":1076,"uris":["http://zotero.org/users/599479/items/KDSBTUGH"],"uri":["http://zotero.org/users/599479/items/KDSBTUGH"],"itemData":{"id":1076,"type":"article-journal","title":"Impaired insulin action in the human brain: causes and metabolic consequences","container-title":"Nature Reviews. Endocrinology","page":"701-711","volume":"11","issue":"12","source":"PubMed","abstract":"Over the past few years, evidence has accumulated that the human brain is an insulin-sensitive organ. Insulin regulates activity in a limited number of specific brain areas that are important for memory, reward, eating behaviour and the regulation of whole-body metabolism. Accordingly, insulin in the brain modulates cognition, food intake and body weight as well as whole-body glucose, energy and lipid metabolism. However, brain imaging studies have revealed that not everybody responds equally to insulin and that a substantial number of people are brain insulin resistant. In this Review, we provide an overview of the effects of insulin in the brain in humans and the relevance of the effects for physiology. We present emerging evidence for insulin resistance of the human brain. Factors associated with brain insulin resistance such as obesity and increasing age, as well as possible pathogenic factors such as visceral fat, saturated fatty acids, alterations at the blood-brain barrier and certain genetic polymorphisms, are reviewed. In particular, the metabolic consequences of brain insulin resistance are discussed and possible future approaches to overcome brain insulin resistance and thereby prevent or treat obesity and type 2 diabetes mellitus are outlined.","DOI":"10.1038/nrendo.2015.173","ISSN":"1759-5037","note":"PMID: 26460339","shortTitle":"Impaired insulin action in the human brain","journalAbbreviation":"Nat Rev Endocrinol","language":"eng","author":[{"family":"Heni","given":"Martin"},{"family":"Kullmann","given":"Stephanie"},{"family":"Preissl","given":"Hubert"},{"family":"Fritsche","given":"Andreas"},{"family":"Häring","given":"Hans-Ulrich"}],"issued":{"date-parts":[["2015",12]]}}},{"id":642,"uris":["http://zotero.org/users/599479/items/2RQGNEC2"],"uri":["http://zotero.org/users/599479/items/2RQGNEC2"],"itemData":{"id":642,"type":"article-journal","title":"Brain Insulin Resistance at the Crossroads of Metabolic and Cognitive Disorders in Humans","container-title":"Physiological Reviews","page":"1169-1209","volume":"96","issue":"4","source":"PubMed","abstract":"Ever since the brain was identified as an insulin-sensitive organ, evidence has rapidly accumulated that insulin action in the brain produces multiple behavioral and metabolic effects, influencing eating behavior, peripheral metabolism, and cognition. Disturbances in brain insulin action can be observed in obesity and type 2 diabetes (T2D), as well as in aging and dementia. Decreases in insulin sensitivity of central nervous pathways, i.e., brain insulin resistance, may therefore constitute a joint pathological feature of metabolic and cognitive dysfunctions. Modern neuroimaging methods have provided new means of probing brain insulin action, revealing the influence of insulin on both global and regional brain function. In this review, we highlight recent findings on brain insulin action in humans and its impact on metabolism and cognition. Furthermore, we elaborate on the most prominent factors associated with brain insulin resistance, i.e., obesity, T2D, genes, maternal metabolism, normal aging, inflammation, and dementia, and on their roles regarding causes and consequences of brain insulin resistance. We also describe the beneficial effects of enhanced brain insulin signaling on human eating behavior and cognition and discuss potential applications in the treatment of metabolic and cognitive disorders.","DOI":"10.1152/physrev.00032.2015","ISSN":"1522-1210","note":"PMID: 27489306","journalAbbreviation":"Physiol. Rev.","language":"eng","author":[{"family":"Kullmann","given":"Stephanie"},{"family":"Heni","given":"Martin"},{"family":"Hallschmid","given":"Manfred"},{"family":"Fritsche","given":"Andreas"},{"family":"Preissl","given":"Hubert"},{"family":"Häring","given":"Hans-Ulrich"}],"issued":{"date-parts":[["2016",1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4,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erms of metabolism, administration of insulin as nasal spray to the brain improves whole-body insulin sensitivi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fjtvvsnlj","properties":{"formattedCitation":"(19)","plainCitation":"(19)","noteIndex":0},"citationItems":[{"id":1017,"uris":["http://zotero.org/users/599479/items/I24WCU9K"],"uri":["http://zotero.org/users/599479/items/I24WCU9K"],"itemData":{"id":1017,"type":"article-journal","title":"Central insulin administration improves whole-body insulin sensitivity via hypothalamus and parasympathetic outputs in men","container-title":"Diabetes","page":"4083-4088","volume":"63","issue":"12","source":"PubMed","abstract":"Animal studies suggest that insulin action in the brain is involved in the regulation of peripheral insulin sensitivity. Whether this holds true in humans is unknown. Using intranasal application of insulin to the human brain, we studied the impacts of brain insulin action on whole-body insulin sensitivity and the mechanisms involved in this process. Insulin sensitivity was assessed by hyperinsulinemic-euglycemic glucose clamp before and after intranasal application of insulin and placebo in randomized order in lean and obese men. After insulin spray application in lean subjects, a higher glucose infusion rate was necessary to maintain euglycemia compared with placebo. Accordingly, clamp-derived insulin sensitivity index improved after insulin spray. In obese subjects, this insulin-sensitizing effect could not be detected. Change in the high-frequency band of heart rate variability, an estimate of parasympathetic output, correlated positively with change in whole-body insulin sensitivity after intranasal insulin. Improvement in whole-body insulin sensitivity correlated with the change in hypothalamic activity as assessed by functional magnetic resonance imaging. Intranasal insulin improves peripheral insulin sensitivity in lean but not in obese men. Furthermore, brain-derived peripheral insulin sensitization is associated with hypothalamic activity and parasympathetic outputs. Thus, the findings provide novel insights into the regulation of insulin sensitivity and the pathogenesis of insulin resistance in humans.","DOI":"10.2337/db14-0477","ISSN":"1939-327X","note":"PMID: 25028522","journalAbbreviation":"Diabetes","language":"eng","author":[{"family":"Heni","given":"Martin"},{"family":"Wagner","given":"Robert"},{"family":"Kullmann","given":"Stephanie"},{"family":"Veit","given":"Ralf"},{"family":"Mat Husin","given":"Haliza"},{"family":"Linder","given":"Katarzyna"},{"family":"Benkendorff","given":"Charlotte"},{"family":"Peter","given":"Andreas"},{"family":"Stefan","given":"Norbert"},{"family":"Häring","given":"Hans-Ulrich"},{"family":"Preissl","given":"Hubert"},{"family":"Fritsche","given":"Andreas"}],"issued":{"date-parts":[["2014",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y suppressing endogenous glucose production and stimulating glucose uptake into peripheral tiss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cb5njj9ms","properties":{"formattedCitation":"(20)","plainCitation":"(20)","noteIndex":0},"citationItems":[{"id":2784,"uris":["http://zotero.org/users/599479/items/MG5CAH7K"],"uri":["http://zotero.org/users/599479/items/MG5CAH7K"],"itemData":{"id":2784,"type":"article-journal","title":"Hypothalamic and Striatal Insulin Action Suppresses Endogenous Glucose Production and May Stimulate Glucose Uptake During Hyperinsulinemia in Lean but Not in Overweight Men","container-title":"Diabetes","page":"1797-1806","volume":"66","issue":"7","source":"PubMed","abstract":"Intranasal spray application facilitates insulin delivery to the human brain. Although brain insulin modulates peripheral metabolism, the mechanisms involved remain elusive. Twenty-one men underwent two hyperinsulinemic-euglycemic clamps with d-[6,6-(2)H2]glucose infusion to measure endogenous glucose production and glucose disappearance. On two separate days, participants received intranasal insulin or placebo. Insulin spillover into circulation after intranasal insulin application was mimicked by an intravenous insulin bolus on placebo day. On a different day, brain insulin sensitivity was assessed by functional MRI. Glucose infusion rates (GIRs) had to be increased more after nasal insulin than after placebo to maintain euglycemia in lean but not in overweight people. The increase in GIRs was associated with regional brain insulin action in hypothalamus and striatum. Suppression of endogenous glucose production by circulating insulin was more pronounced after administration of nasal insulin than after placebo. Furthermore, glucose uptake into tissue tended to be higher after nasal insulin application. No such effects were detected in overweight participants. By increasing insulin-mediated suppression of endogenous glucose production and stimulating peripheral glucose uptake, brain insulin may improve glucose metabolism during systemic hyperinsulinemia. Obese people appear to lack these mechanisms. Therefore, brain insulin resistance in obesity may have unfavorable consequences for whole-body glucose homeostasis.","DOI":"10.2337/db16-1380","ISSN":"1939-327X","note":"PMID: 28174292","journalAbbreviation":"Diabetes","language":"eng","author":[{"family":"Heni","given":"Martin"},{"family":"Wagner","given":"Robert"},{"family":"Kullmann","given":"Stephanie"},{"family":"Gancheva","given":"Sofiya"},{"family":"Roden","given":"Michael"},{"family":"Peter","given":"Andreas"},{"family":"Stefan","given":"Norbert"},{"family":"Preissl","given":"Hubert"},{"family":"Häring","given":"Hans-Ulrich"},{"family":"Fritsche","given":"Andreas"}],"issued":{"date-parts":[["2017",7]]}}}],"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regard to pancreatic insulin secretion, human data show a statistically significant association between hypothalamic insulin sensitivity and insulin secretion stimulated by an oral glucose loa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1v2ntj0e4j","properties":{"formattedCitation":"(21)","plainCitation":"(21)","noteIndex":0},"citationItems":[{"id":2718,"uris":["http://zotero.org/groups/1068958/items/G9EXM758"],"uri":["http://zotero.org/groups/1068958/items/G9EXM758"],"itemData":{"id":2718,"type":"article-journal","title":"Hypothalamic insulin responsiveness is associated with pancreatic insulin secretion in humans","container-title":"Physiology &amp; Behavior","page":"134-138","volume":"176","source":"PubMed","abstract":"CONTEXT: Activity of the hypothalamus - the major brain area controlling peripheral metabolism - is specifically modulated by insulin. Research in animals suggests that brain insulin action influences pancreatic insulin secretion.\nOBJECTIVE: We investigated the association between hypothalamic insulin sensitivity and pancreatic insulin secretion in humans.\nDESIGN AND SETTING: This was a clinical-experimental trial in an university hospital setting.\nPARTICIPANTS: 48 healthy volunteers (21 women and 27 men) were included.\nMAIN OUTCOME MEASURES: Insulin sensitivity of the hypothalamus was quantified by cerebral blood flow (CBF) using MRI in combination with intranasal insulin administration. On a different day, a 75g oral glucose tolerance test with glucose, insulin, and C-peptide levels measured at five time points was performed. Three established insulin secretion indices (insulinogenic index [IGI], corrected insulin response [CIR], and AUCC-peptide0-30/AUCglucose0-30) were then analyzed for correlations with hypothalamic insulin sensitivity independent of whole-body insulin sensitivity.\nRESULTS: Hypothalamic insulin sensitivity showed a significant association with all three investigated insulin secretion indices (IGI p=0.0043; CIR p=0.06; AUCCpep0-30/AUCgluc0-30 p=0.0179). Participants with a strong hypothalamic insulin effect (i.e. decreased CBF after intranasal insulin administration) had lower insulin secretion during the OGTT, whereas participants with hypothalamic insulin resistance had substantially higher insulin secretion. No correlations with the occipital cortex, a control region, were detected.\nCONCLUSIONS: Our data suggest that hypothalamic insulin resistance might contribute to pancreatic insulin hypersecretion. Alternatively, common pathogenetic mechanisms could introduce both brain insulin resistance and beta cell hypersecretion.","DOI":"10.1016/j.physbeh.2017.03.036","ISSN":"1873-507X","note":"PMID: 28347723","journalAbbreviation":"Physiol. Behav.","language":"eng","author":[{"family":"Kullmann","given":"Stephanie"},{"family":"Fritsche","given":"Andreas"},{"family":"Wagner","given":"Robert"},{"family":"Schwab","given":"Sophia"},{"family":"Häring","given":"Hans-Ulrich"},{"family":"Preissl","given":"Hubert"},{"family":"Heni","given":"Martin"}],"issued":{"date-parts":[["2017",7,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ough, no clinical study has been reported so far that tested effects of brain insulin action on pancreatic insulin secretion in humans using adequate experimental methods that specifically induced brain insulin action and measured insulin secretion. We therefore performed this randomized, placebo controlled, double blind study using intranasal insulin application and the hyperglycemic clamp technique to test the hypothesis that brain insulin action influences pancreatic insulin secretion.</w:t>
      </w:r>
    </w:p>
    <w:p>
      <w:pPr>
        <w:spacing w:line="480" w:lineRule="auto"/>
        <w:jc w:val="both"/>
        <w:rPr>
          <w:rFonts w:ascii="Times New Roman" w:hAnsi="Times New Roman" w:cs="Times New Roman"/>
          <w:sz w:val="24"/>
          <w:szCs w:val="24"/>
          <w:lang w:val="en-US"/>
        </w:rPr>
      </w:pPr>
    </w:p>
    <w:p>
      <w:pPr>
        <w:spacing w:line="480" w:lineRule="auto"/>
        <w:jc w:val="both"/>
        <w:rPr>
          <w:rFonts w:ascii="Times New Roman" w:hAnsi="Times New Roman" w:cs="Times New Roman"/>
          <w:sz w:val="24"/>
          <w:szCs w:val="24"/>
          <w:lang w:val="en-US"/>
        </w:rPr>
      </w:pPr>
    </w:p>
    <w:p>
      <w:pPr>
        <w:spacing w:line="480" w:lineRule="auto"/>
        <w:rPr>
          <w:rFonts w:ascii="Times New Roman" w:hAnsi="Times New Roman" w:cs="Times New Roman"/>
          <w:sz w:val="24"/>
          <w:szCs w:val="24"/>
          <w:lang w:val="en-US"/>
        </w:rPr>
      </w:pPr>
    </w:p>
    <w:p>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thods </w:t>
      </w:r>
    </w:p>
    <w:p>
      <w:p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Participants</w:t>
      </w:r>
      <w:r>
        <w:rPr>
          <w:rFonts w:ascii="Times New Roman" w:hAnsi="Times New Roman" w:cs="Times New Roman"/>
          <w:sz w:val="24"/>
          <w:szCs w:val="24"/>
          <w:lang w:val="en-US"/>
        </w:rPr>
        <w:tab/>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linical characteristics are shown in table 1. All participants underwent a screening visit with medical history, clinical examination, and an oral glucose tolerance test to ensure that they were healthy. </w:t>
      </w:r>
    </w:p>
    <w:p>
      <w:pPr>
        <w:spacing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Intranasal insulin and intranasal placebo spray</w:t>
      </w:r>
    </w:p>
    <w:p>
      <w:pPr>
        <w:spacing w:line="48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The experiments started after an overnight fast of at least 8 hours with the administration of nasal spray (time point -15 min). In a randomized order (Supplemental Figure 2), the subjects received 160 U of insulin (8 puffs in each nostril over 4 minutes, 10 U per puff) on one day and vehicle as placebo on the other day. On the placebo day, 2.5 </w:t>
      </w:r>
      <w:proofErr w:type="spellStart"/>
      <w:r>
        <w:rPr>
          <w:rFonts w:ascii="Times New Roman" w:hAnsi="Times New Roman" w:cs="Times New Roman"/>
          <w:iCs/>
          <w:sz w:val="24"/>
          <w:szCs w:val="24"/>
          <w:lang w:val="en-US"/>
        </w:rPr>
        <w:t>mU</w:t>
      </w:r>
      <w:proofErr w:type="spellEnd"/>
      <w:r>
        <w:rPr>
          <w:rFonts w:ascii="Times New Roman" w:hAnsi="Times New Roman" w:cs="Times New Roman"/>
          <w:iCs/>
          <w:sz w:val="24"/>
          <w:szCs w:val="24"/>
          <w:lang w:val="en-US"/>
        </w:rPr>
        <w:t xml:space="preserve"> x kg</w:t>
      </w:r>
      <w:r>
        <w:rPr>
          <w:rFonts w:ascii="Times New Roman" w:hAnsi="Times New Roman" w:cs="Times New Roman"/>
          <w:iCs/>
          <w:sz w:val="24"/>
          <w:szCs w:val="24"/>
          <w:vertAlign w:val="superscript"/>
          <w:lang w:val="en-US"/>
        </w:rPr>
        <w:t>-1</w:t>
      </w:r>
      <w:r>
        <w:rPr>
          <w:rFonts w:ascii="Times New Roman" w:hAnsi="Times New Roman" w:cs="Times New Roman"/>
          <w:iCs/>
          <w:sz w:val="24"/>
          <w:szCs w:val="24"/>
          <w:lang w:val="en-US"/>
        </w:rPr>
        <w:t xml:space="preserve"> of human insulin (</w:t>
      </w:r>
      <w:proofErr w:type="spellStart"/>
      <w:r>
        <w:rPr>
          <w:rFonts w:ascii="Times New Roman" w:hAnsi="Times New Roman" w:cs="Times New Roman"/>
          <w:iCs/>
          <w:sz w:val="24"/>
          <w:szCs w:val="24"/>
          <w:lang w:val="en-US"/>
        </w:rPr>
        <w:t>Insuman</w:t>
      </w:r>
      <w:proofErr w:type="spellEnd"/>
      <w:r>
        <w:rPr>
          <w:rFonts w:ascii="Times New Roman" w:hAnsi="Times New Roman" w:cs="Times New Roman"/>
          <w:iCs/>
          <w:sz w:val="24"/>
          <w:szCs w:val="24"/>
          <w:lang w:val="en-US"/>
        </w:rPr>
        <w:t xml:space="preserve"> Rapid, Sanofi) was infused intravenously over 15 minutes starting after the first placebo spray puff </w:t>
      </w:r>
      <w:r>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ZOTERO_ITEM CSL_CITATION {"citationID":"apa2p5eejr","properties":{"formattedCitation":"(20)","plainCitation":"(20)","noteIndex":0},"citationItems":[{"id":2784,"uris":["http://zotero.org/users/599479/items/MG5CAH7K"],"uri":["http://zotero.org/users/599479/items/MG5CAH7K"],"itemData":{"id":2784,"type":"article-journal","title":"Hypothalamic and Striatal Insulin Action Suppresses Endogenous Glucose Production and May Stimulate Glucose Uptake During Hyperinsulinemia in Lean but Not in Overweight Men","container-title":"Diabetes","page":"1797-1806","volume":"66","issue":"7","source":"PubMed","abstract":"Intranasal spray application facilitates insulin delivery to the human brain. Although brain insulin modulates peripheral metabolism, the mechanisms involved remain elusive. Twenty-one men underwent two hyperinsulinemic-euglycemic clamps with d-[6,6-(2)H2]glucose infusion to measure endogenous glucose production and glucose disappearance. On two separate days, participants received intranasal insulin or placebo. Insulin spillover into circulation after intranasal insulin application was mimicked by an intravenous insulin bolus on placebo day. On a different day, brain insulin sensitivity was assessed by functional MRI. Glucose infusion rates (GIRs) had to be increased more after nasal insulin than after placebo to maintain euglycemia in lean but not in overweight people. The increase in GIRs was associated with regional brain insulin action in hypothalamus and striatum. Suppression of endogenous glucose production by circulating insulin was more pronounced after administration of nasal insulin than after placebo. Furthermore, glucose uptake into tissue tended to be higher after nasal insulin application. No such effects were detected in overweight participants. By increasing insulin-mediated suppression of endogenous glucose production and stimulating peripheral glucose uptake, brain insulin may improve glucose metabolism during systemic hyperinsulinemia. Obese people appear to lack these mechanisms. Therefore, brain insulin resistance in obesity may have unfavorable consequences for whole-body glucose homeostasis.","DOI":"10.2337/db16-1380","ISSN":"1939-327X","note":"PMID: 28174292","journalAbbreviation":"Diabetes","language":"eng","author":[{"family":"Heni","given":"Martin"},{"family":"Wagner","given":"Robert"},{"family":"Kullmann","given":"Stephanie"},{"family":"Gancheva","given":"Sofiya"},{"family":"Roden","given":"Michael"},{"family":"Peter","given":"Andreas"},{"family":"Stefan","given":"Norbert"},{"family":"Preissl","given":"Hubert"},{"family":"Häring","given":"Hans-Ulrich"},{"family":"Fritsche","given":"Andreas"}],"issued":{"date-parts":[["2017",7]]}}}],"schema":"https://github.com/citation-style-language/schema/raw/master/csl-citation.json"} </w:instrText>
      </w:r>
      <w:r>
        <w:rPr>
          <w:rFonts w:ascii="Times New Roman" w:hAnsi="Times New Roman" w:cs="Times New Roman"/>
          <w:iCs/>
          <w:sz w:val="24"/>
          <w:szCs w:val="24"/>
          <w:lang w:val="en-US"/>
        </w:rPr>
        <w:fldChar w:fldCharType="separate"/>
      </w:r>
      <w:r>
        <w:rPr>
          <w:rFonts w:ascii="Times New Roman" w:hAnsi="Times New Roman" w:cs="Times New Roman"/>
          <w:sz w:val="24"/>
          <w:szCs w:val="24"/>
          <w:lang w:val="en-US"/>
        </w:rPr>
        <w:t>(20)</w:t>
      </w:r>
      <w:r>
        <w:rPr>
          <w:rFonts w:ascii="Times New Roman" w:hAnsi="Times New Roman" w:cs="Times New Roman"/>
          <w:iCs/>
          <w:sz w:val="24"/>
          <w:szCs w:val="24"/>
          <w:lang w:val="en-US"/>
        </w:rPr>
        <w:fldChar w:fldCharType="end"/>
      </w:r>
      <w:r>
        <w:rPr>
          <w:rFonts w:ascii="Times New Roman" w:hAnsi="Times New Roman" w:cs="Times New Roman"/>
          <w:iCs/>
          <w:sz w:val="24"/>
          <w:szCs w:val="24"/>
          <w:lang w:val="en-US"/>
        </w:rPr>
        <w:t xml:space="preserve">. On the insulin day, a matching amount of saline was infused intravenously. Both the participants and the investigators were blinded as to whether insulin or placebo spray was given. </w:t>
      </w:r>
    </w:p>
    <w:p>
      <w:pPr>
        <w:spacing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yperglycemic glucose clamp</w:t>
      </w:r>
      <w:r>
        <w:rPr>
          <w:rFonts w:ascii="Times New Roman" w:hAnsi="Times New Roman" w:cs="Times New Roman"/>
          <w:i/>
          <w:iCs/>
          <w:sz w:val="24"/>
          <w:szCs w:val="24"/>
          <w:lang w:val="en-US"/>
        </w:rPr>
        <w:tab/>
      </w:r>
    </w:p>
    <w:p>
      <w:pPr>
        <w:spacing w:line="48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n both experimental days, participants underwent a hyperglycemic glucose clamp experiment to stimulate insulin secretion. A dorsal hand vein was cannulated for blood sampling. The arm was warmed to enable arterialized blood sampling. The contralateral antecubital vein was cannulated for infusions. The clamp procedure started with an intravenous glucose bolus to acutely raise glucose levels to 10 </w:t>
      </w:r>
      <w:proofErr w:type="spellStart"/>
      <w:r>
        <w:rPr>
          <w:rFonts w:ascii="Times New Roman" w:hAnsi="Times New Roman" w:cs="Times New Roman"/>
          <w:iCs/>
          <w:sz w:val="24"/>
          <w:szCs w:val="24"/>
          <w:lang w:val="en-US"/>
        </w:rPr>
        <w:t>mmol</w:t>
      </w:r>
      <w:proofErr w:type="spellEnd"/>
      <w:r>
        <w:rPr>
          <w:rFonts w:ascii="Times New Roman" w:hAnsi="Times New Roman" w:cs="Times New Roman"/>
          <w:iCs/>
          <w:sz w:val="24"/>
          <w:szCs w:val="24"/>
          <w:lang w:val="en-US"/>
        </w:rPr>
        <w:t xml:space="preserve">/l. During the experiment, blood was drawn every 2.5 - 5 minutes to measure blood glucose and the infusion rate of 20% glucose was adjusted </w:t>
      </w:r>
      <w:r>
        <w:rPr>
          <w:rFonts w:ascii="Times New Roman" w:hAnsi="Times New Roman" w:cs="Times New Roman"/>
          <w:sz w:val="24"/>
          <w:szCs w:val="24"/>
          <w:lang w:val="en-US"/>
        </w:rPr>
        <w:t xml:space="preserve">to maintain hyperglycemia with a </w:t>
      </w:r>
      <w:r>
        <w:rPr>
          <w:rFonts w:ascii="Times New Roman" w:hAnsi="Times New Roman" w:cs="Times New Roman"/>
          <w:iCs/>
          <w:sz w:val="24"/>
          <w:szCs w:val="24"/>
          <w:lang w:val="en-US"/>
        </w:rPr>
        <w:t xml:space="preserve">target glucose of 10 </w:t>
      </w:r>
      <w:proofErr w:type="spellStart"/>
      <w:r>
        <w:rPr>
          <w:rFonts w:ascii="Times New Roman" w:hAnsi="Times New Roman" w:cs="Times New Roman"/>
          <w:iCs/>
          <w:sz w:val="24"/>
          <w:szCs w:val="24"/>
          <w:lang w:val="en-US"/>
        </w:rPr>
        <w:t>mmol</w:t>
      </w:r>
      <w:proofErr w:type="spellEnd"/>
      <w:r>
        <w:rPr>
          <w:rFonts w:ascii="Times New Roman" w:hAnsi="Times New Roman" w:cs="Times New Roman"/>
          <w:iCs/>
          <w:sz w:val="24"/>
          <w:szCs w:val="24"/>
          <w:lang w:val="en-US"/>
        </w:rPr>
        <w:t xml:space="preserve">/l for the entire 90 minutes of the clamp. </w:t>
      </w:r>
    </w:p>
    <w:p>
      <w:pPr>
        <w:spacing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Analytic procedures</w:t>
      </w:r>
      <w:r>
        <w:rPr>
          <w:rFonts w:ascii="Times New Roman" w:hAnsi="Times New Roman" w:cs="Times New Roman"/>
          <w:i/>
          <w:iCs/>
          <w:sz w:val="24"/>
          <w:szCs w:val="24"/>
          <w:lang w:val="en-US"/>
        </w:rPr>
        <w:tab/>
      </w:r>
    </w:p>
    <w:p>
      <w:pPr>
        <w:spacing w:line="48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Blood glucose was measured by glucose oxidase method (EKF Diagnostic, </w:t>
      </w:r>
      <w:proofErr w:type="spellStart"/>
      <w:r>
        <w:rPr>
          <w:rFonts w:ascii="Times New Roman" w:hAnsi="Times New Roman" w:cs="Times New Roman"/>
          <w:iCs/>
          <w:sz w:val="24"/>
          <w:szCs w:val="24"/>
          <w:lang w:val="en-US"/>
        </w:rPr>
        <w:t>Barleben</w:t>
      </w:r>
      <w:proofErr w:type="spellEnd"/>
      <w:r>
        <w:rPr>
          <w:rFonts w:ascii="Times New Roman" w:hAnsi="Times New Roman" w:cs="Times New Roman"/>
          <w:iCs/>
          <w:sz w:val="24"/>
          <w:szCs w:val="24"/>
          <w:lang w:val="en-US"/>
        </w:rPr>
        <w:t xml:space="preserve">, Germany). Insulin and C-peptide were determined using the ADVIA Centaur XP immunoassay system (Siemens </w:t>
      </w:r>
      <w:proofErr w:type="spellStart"/>
      <w:r>
        <w:rPr>
          <w:rFonts w:ascii="Times New Roman" w:hAnsi="Times New Roman" w:cs="Times New Roman"/>
          <w:iCs/>
          <w:sz w:val="24"/>
          <w:szCs w:val="24"/>
          <w:lang w:val="en-US"/>
        </w:rPr>
        <w:t>Healthineers</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Eschborn</w:t>
      </w:r>
      <w:proofErr w:type="spellEnd"/>
      <w:r>
        <w:rPr>
          <w:rFonts w:ascii="Times New Roman" w:hAnsi="Times New Roman" w:cs="Times New Roman"/>
          <w:iCs/>
          <w:sz w:val="24"/>
          <w:szCs w:val="24"/>
          <w:lang w:val="en-US"/>
        </w:rPr>
        <w:t xml:space="preserve">, Germany) and intact proinsulin was measured using a commercial ELISA kit (IBL, Hamburg, Germany). Glucagon was measured by radioimmunoassay, as described earlier </w:t>
      </w:r>
      <w:r>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ZOTERO_ITEM CSL_CITATION {"citationID":"OoR1vE15","properties":{"formattedCitation":"(22)","plainCitation":"(22)","noteIndex":0},"citationItems":[{"id":865,"uris":["http://zotero.org/users/599479/items/BQ33ZQGB"],"uri":["http://zotero.org/users/599479/items/BQ33ZQGB"],"itemData":{"id":865,"type":"article-journal","title":"Non-Suppressed Glucagon after Glucose Challenge as a Potential Predictor for Glucose Tolerance","container-title":"Diabetes","source":"PubMed","abstract":"Glucagon levels are classically suppressed after glucose challenge. It is still not clear as to whether a lack of suppression contributes to hyperglycemia and thus to the development of diabetes. We investigated the association of post-challenge change in glucagon in three large cohorts of non-diabetic subjects undergoing oral glucose tolerance tests (OGTTs), hypothesizing that higher post-challenge glucagon levels are observed in subjects with impaired glucose tolerance (IGT).Glucagon levels were measured during OGTT in a total of 4194 non-diabetic individuals in three large European cohorts. Longitudinal changes in glucagon suppression were investigated in 50 participants undergoing a lifestyle intervention.Only 66-79% of participants showed suppression of glucagon at 120 min (fold-change-glucagon120/0 &lt;1) during OGTT, while 21-34% presented with increasing glucagon levels (fold-change-glucagon120/0 &gt;=1). Participants with non-suppressed glucagon120 had a lower risk of IGT in all cohorts (OR=0.44-0.53, p&lt;0.01). They were also leaner, more insulin-sensitive and had lower liver fat contents. In the longitudinal study, an increase of fold-change-glucagon120/0 was associated with an improvement in insulin sensitivity (p=0.003).We characterize non-suppressed glucagon120 during the OGTT. Lower glucagon suppression after oral glucose administration is associated with a metabolically healthier phenotype, suggesting that it is not an adverse phenomenon.","DOI":"10.2337/db16-0354","ISSN":"1939-327X","note":"PMID: 27986831","journalAbbreviation":"Diabetes","language":"eng","author":[{"family":"Wagner","given":"Róbert"},{"family":"Hakaste","given":"Liisa H."},{"family":"Ahlqvist","given":"Emma"},{"family":"Heni","given":"Martin"},{"family":"Machann","given":"Jürgen"},{"family":"Schick","given":"Fritz"},{"family":"Van Obberghen","given":"Emmanuel"},{"family":"Stefan","given":"Norbert"},{"family":"Gallwitz","given":"Baptist"},{"family":"Tuomi","given":"Tiinamaija"},{"family":"Häring","given":"Hans-Ulrich"},{"family":"Groop","given":"Leif"},{"family":"Fritsche","given":"Andreas"}],"issued":{"date-parts":[["2016",12,16]]}}}],"schema":"https://github.com/citation-style-language/schema/raw/master/csl-citation.json"} </w:instrText>
      </w:r>
      <w:r>
        <w:rPr>
          <w:rFonts w:ascii="Times New Roman" w:hAnsi="Times New Roman" w:cs="Times New Roman"/>
          <w:iCs/>
          <w:sz w:val="24"/>
          <w:szCs w:val="24"/>
          <w:lang w:val="en-US"/>
        </w:rPr>
        <w:fldChar w:fldCharType="separate"/>
      </w:r>
      <w:r>
        <w:rPr>
          <w:rFonts w:ascii="Times New Roman" w:hAnsi="Times New Roman" w:cs="Times New Roman"/>
          <w:sz w:val="24"/>
          <w:szCs w:val="24"/>
          <w:lang w:val="en-US"/>
        </w:rPr>
        <w:t>(22)</w:t>
      </w:r>
      <w:r>
        <w:rPr>
          <w:rFonts w:ascii="Times New Roman" w:hAnsi="Times New Roman" w:cs="Times New Roman"/>
          <w:iCs/>
          <w:sz w:val="24"/>
          <w:szCs w:val="24"/>
          <w:lang w:val="en-US"/>
        </w:rPr>
        <w:fldChar w:fldCharType="end"/>
      </w:r>
      <w:r>
        <w:rPr>
          <w:rFonts w:ascii="Times New Roman" w:hAnsi="Times New Roman" w:cs="Times New Roman"/>
          <w:iCs/>
          <w:sz w:val="24"/>
          <w:szCs w:val="24"/>
          <w:lang w:val="en-US"/>
        </w:rPr>
        <w:t xml:space="preserve">. Somatostatin was measured by commercial available ELISA (Phoenix Pharmaceuticals, Burlingame, CA, USA). </w:t>
      </w:r>
    </w:p>
    <w:p>
      <w:pPr>
        <w:spacing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Functional magnetic resonance imaging (fMRI)</w:t>
      </w:r>
      <w:r>
        <w:rPr>
          <w:rFonts w:ascii="Times New Roman" w:hAnsi="Times New Roman" w:cs="Times New Roman"/>
          <w:i/>
          <w:iCs/>
          <w:sz w:val="24"/>
          <w:szCs w:val="24"/>
          <w:lang w:val="en-US"/>
        </w:rPr>
        <w:tab/>
      </w:r>
    </w:p>
    <w:p>
      <w:pPr>
        <w:spacing w:line="480" w:lineRule="auto"/>
        <w:jc w:val="both"/>
        <w:rPr>
          <w:rFonts w:ascii="Times New Roman" w:hAnsi="Times New Roman" w:cs="Times New Roman"/>
          <w:sz w:val="24"/>
          <w:szCs w:val="24"/>
          <w:lang w:val="en-US"/>
        </w:rPr>
      </w:pPr>
      <w:r>
        <w:rPr>
          <w:rFonts w:ascii="Times New Roman" w:hAnsi="Times New Roman" w:cs="Times New Roman"/>
          <w:iCs/>
          <w:sz w:val="24"/>
          <w:szCs w:val="24"/>
          <w:lang w:val="en-US"/>
        </w:rPr>
        <w:t xml:space="preserve">On a different day, all participants underwent whole-brain fMRI at a 3.0 T scanner (Siemens MAGNETOM </w:t>
      </w:r>
      <w:proofErr w:type="spellStart"/>
      <w:r>
        <w:rPr>
          <w:rFonts w:ascii="Times New Roman" w:hAnsi="Times New Roman" w:cs="Times New Roman"/>
          <w:iCs/>
          <w:sz w:val="24"/>
          <w:szCs w:val="24"/>
          <w:lang w:val="en-US"/>
        </w:rPr>
        <w:t>Prisma</w:t>
      </w:r>
      <w:proofErr w:type="spellEnd"/>
      <w:r>
        <w:rPr>
          <w:rFonts w:ascii="Times New Roman" w:hAnsi="Times New Roman" w:cs="Times New Roman"/>
          <w:iCs/>
          <w:sz w:val="24"/>
          <w:szCs w:val="24"/>
          <w:lang w:val="en-US"/>
        </w:rPr>
        <w:t xml:space="preserve">, Erlangen, Germany) to assess regional insulin sensitivity of the brain. Experiments were conducted after an overnight fast of at least 10 hours starting at 7.00 a.m. under basal condition to quantify cerebral blood flow (CBF) with a pulsed arterial spin labeling (PASL) measurement using a PICORE-Q2TIPS sequence (proximal inversion with control for off-resonance effects – quantitative imaging of perfusion using a single subtraction). Following the basal measurement, 160 units of human insulin were administered as nasal spray as previously described </w:t>
      </w:r>
      <w:r>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ZOTERO_ITEM CSL_CITATION {"citationID":"JWESm8uh","properties":{"formattedCitation":"(19)","plainCitation":"(19)","noteIndex":0},"citationItems":[{"id":1017,"uris":["http://zotero.org/users/599479/items/I24WCU9K"],"uri":["http://zotero.org/users/599479/items/I24WCU9K"],"itemData":{"id":1017,"type":"article-journal","title":"Central insulin administration improves whole-body insulin sensitivity via hypothalamus and parasympathetic outputs in men","container-title":"Diabetes","page":"4083-4088","volume":"63","issue":"12","source":"PubMed","abstract":"Animal studies suggest that insulin action in the brain is involved in the regulation of peripheral insulin sensitivity. Whether this holds true in humans is unknown. Using intranasal application of insulin to the human brain, we studied the impacts of brain insulin action on whole-body insulin sensitivity and the mechanisms involved in this process. Insulin sensitivity was assessed by hyperinsulinemic-euglycemic glucose clamp before and after intranasal application of insulin and placebo in randomized order in lean and obese men. After insulin spray application in lean subjects, a higher glucose infusion rate was necessary to maintain euglycemia compared with placebo. Accordingly, clamp-derived insulin sensitivity index improved after insulin spray. In obese subjects, this insulin-sensitizing effect could not be detected. Change in the high-frequency band of heart rate variability, an estimate of parasympathetic output, correlated positively with change in whole-body insulin sensitivity after intranasal insulin. Improvement in whole-body insulin sensitivity correlated with the change in hypothalamic activity as assessed by functional magnetic resonance imaging. Intranasal insulin improves peripheral insulin sensitivity in lean but not in obese men. Furthermore, brain-derived peripheral insulin sensitization is associated with hypothalamic activity and parasympathetic outputs. Thus, the findings provide novel insights into the regulation of insulin sensitivity and the pathogenesis of insulin resistance in humans.","DOI":"10.2337/db14-0477","ISSN":"1939-327X","note":"PMID: 25028522","journalAbbreviation":"Diabetes","language":"eng","author":[{"family":"Heni","given":"Martin"},{"family":"Wagner","given":"Robert"},{"family":"Kullmann","given":"Stephanie"},{"family":"Veit","given":"Ralf"},{"family":"Mat Husin","given":"Haliza"},{"family":"Linder","given":"Katarzyna"},{"family":"Benkendorff","given":"Charlotte"},{"family":"Peter","given":"Andreas"},{"family":"Stefan","given":"Norbert"},{"family":"Häring","given":"Hans-Ulrich"},{"family":"Preissl","given":"Hubert"},{"family":"Fritsche","given":"Andreas"}],"issued":{"date-parts":[["2014",12]]}}}],"schema":"https://github.com/citation-style-language/schema/raw/master/csl-citation.json"} </w:instrText>
      </w:r>
      <w:r>
        <w:rPr>
          <w:rFonts w:ascii="Times New Roman" w:hAnsi="Times New Roman" w:cs="Times New Roman"/>
          <w:iCs/>
          <w:sz w:val="24"/>
          <w:szCs w:val="24"/>
          <w:lang w:val="en-US"/>
        </w:rPr>
        <w:fldChar w:fldCharType="separate"/>
      </w:r>
      <w:r>
        <w:rPr>
          <w:rFonts w:ascii="Times New Roman" w:hAnsi="Times New Roman" w:cs="Times New Roman"/>
          <w:sz w:val="24"/>
          <w:szCs w:val="24"/>
          <w:lang w:val="en-US"/>
        </w:rPr>
        <w:t>(19)</w:t>
      </w:r>
      <w:r>
        <w:rPr>
          <w:rFonts w:ascii="Times New Roman" w:hAnsi="Times New Roman" w:cs="Times New Roman"/>
          <w:iCs/>
          <w:sz w:val="24"/>
          <w:szCs w:val="24"/>
          <w:lang w:val="en-US"/>
        </w:rPr>
        <w:fldChar w:fldCharType="end"/>
      </w:r>
      <w:r>
        <w:rPr>
          <w:rFonts w:ascii="Times New Roman" w:hAnsi="Times New Roman" w:cs="Times New Roman"/>
          <w:iCs/>
          <w:sz w:val="24"/>
          <w:szCs w:val="24"/>
          <w:lang w:val="en-US"/>
        </w:rPr>
        <w:t>. After 30 minutes, PASL was assessed a second time</w:t>
      </w:r>
      <w:r>
        <w:rPr>
          <w:rFonts w:ascii="Times New Roman" w:hAnsi="Times New Roman" w:cs="Times New Roman"/>
          <w:sz w:val="24"/>
          <w:szCs w:val="24"/>
          <w:lang w:val="en-US"/>
        </w:rPr>
        <w:t xml:space="preserve">. </w:t>
      </w:r>
    </w:p>
    <w:p>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ach PASL measurement consisted of 79 alternating tag and control images with the following imaging parameters: inversion time (TI), TI1 = 70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TI2 = 180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repetition time (TR) = 300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echo time (TE) = 13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plane</w:t>
      </w:r>
      <w:proofErr w:type="spellEnd"/>
      <w:r>
        <w:rPr>
          <w:rFonts w:ascii="Times New Roman" w:hAnsi="Times New Roman" w:cs="Times New Roman"/>
          <w:sz w:val="24"/>
          <w:szCs w:val="24"/>
          <w:lang w:val="en-US"/>
        </w:rPr>
        <w:t xml:space="preserve"> resolution = 3x3 m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field of view = 192 mm, matrix size 64x 64 and flip angle = 90°. In addition, a high-resolution T1-weighted anatomical image was acquired. </w:t>
      </w:r>
    </w:p>
    <w:p>
      <w:pPr>
        <w:spacing w:after="0" w:line="480" w:lineRule="auto"/>
        <w:jc w:val="both"/>
        <w:rPr>
          <w:rFonts w:ascii="Times New Roman" w:hAnsi="Times New Roman" w:cs="Times New Roman"/>
          <w:sz w:val="24"/>
          <w:szCs w:val="24"/>
          <w:lang w:val="en-US"/>
        </w:rPr>
      </w:pPr>
      <w:r>
        <w:rPr>
          <w:rFonts w:ascii="Times New Roman" w:hAnsi="Times New Roman" w:cs="Times New Roman"/>
          <w:iCs/>
          <w:sz w:val="24"/>
          <w:szCs w:val="24"/>
          <w:lang w:val="en-US"/>
        </w:rPr>
        <w:t xml:space="preserve">As previously reported </w:t>
      </w:r>
      <w:r>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ZOTERO_ITEM CSL_CITATION {"citationID":"r8clbks6","properties":{"formattedCitation":"(23)","plainCitation":"(23)","noteIndex":0},"citationItems":[{"id":999,"uris":["http://zotero.org/users/599479/items/H9AK8R2K"],"uri":["http://zotero.org/users/599479/items/H9AK8R2K"],"itemData":{"id":999,"type":"article-journal","title":"Selective insulin resistance in homeostatic and cognitive control brain areas in overweight and obese adults","container-title":"Diabetes Care","page":"1044-1050","volume":"38","issue":"6","source":"PubMed","abstract":"OBJECTIVE: Impaired brain insulin action has been linked to obesity, type 2 diabetes, and neurodegenerative diseases. To date, the central nervous effects of insulin in obese humans still remain ill defined, and no study thus far has evaluated the specific brain areas affected by insulin resistance.\nRESEARCH DESIGN AND METHODS: In 25 healthy lean and 23 overweight/obese participants, we performed magnetic resonance imaging to measure cerebral blood flow (CBF) before and 15 and 30 min after application of intranasal insulin or placebo. Additionally, participants explicitly rated pictures of high-caloric savory and sweet food 60 min after the spray for wanting and liking.\nRESULTS: In response to insulin compared with placebo, we found a significant CBF decrease in the hypothalamus in both lean and overweight/obese participants. The magnitude of this response correlated with visceral adipose tissue independent of other fat compartments. Furthermore, we observed a differential response in the lean compared with the overweight/obese group in the prefrontal cortex, resulting in an insulin-induced CBF reduction in lean participants only. This prefrontal cortex response significantly correlated with peripheral insulin sensitivity and eating behavior measures such as disinhibition and food craving. Behaviorally, we were able to observe a significant reduction for the wanting of sweet foods after insulin application in lean men only.\nCONCLUSIONS: Brain insulin action was selectively impaired in the prefrontal cortex in overweight and obese adults and in the hypothalamus in participants with high visceral adipose tissue, potentially promoting an altered homeostatic set point and reduced inhibitory control contributing to overeating behavior.","DOI":"10.2337/dc14-2319","ISSN":"1935-5548","note":"PMID: 25795413","journalAbbreviation":"Diabetes Care","language":"eng","author":[{"family":"Kullmann","given":"Stephanie"},{"family":"Heni","given":"Martin"},{"family":"Veit","given":"Ralf"},{"family":"Scheffler","given":"Klaus"},{"family":"Machann","given":"Jürgen"},{"family":"Häring","given":"Hans-Ulrich"},{"family":"Fritsche","given":"Andreas"},{"family":"Preissl","given":"Hubert"}],"issued":{"date-parts":[["2015",6]]}}}],"schema":"https://github.com/citation-style-language/schema/raw/master/csl-citation.json"} </w:instrText>
      </w:r>
      <w:r>
        <w:rPr>
          <w:rFonts w:ascii="Times New Roman" w:hAnsi="Times New Roman" w:cs="Times New Roman"/>
          <w:iCs/>
          <w:sz w:val="24"/>
          <w:szCs w:val="24"/>
          <w:lang w:val="en-US"/>
        </w:rPr>
        <w:fldChar w:fldCharType="separate"/>
      </w:r>
      <w:r>
        <w:rPr>
          <w:rFonts w:ascii="Times New Roman" w:hAnsi="Times New Roman" w:cs="Times New Roman"/>
          <w:sz w:val="24"/>
          <w:szCs w:val="24"/>
          <w:lang w:val="en-US"/>
        </w:rPr>
        <w:t>(23)</w:t>
      </w:r>
      <w:r>
        <w:rPr>
          <w:rFonts w:ascii="Times New Roman" w:hAnsi="Times New Roman" w:cs="Times New Roman"/>
          <w:iCs/>
          <w:sz w:val="24"/>
          <w:szCs w:val="24"/>
          <w:lang w:val="en-US"/>
        </w:rPr>
        <w:fldChar w:fldCharType="end"/>
      </w:r>
      <w:r>
        <w:rPr>
          <w:rFonts w:ascii="Times New Roman" w:hAnsi="Times New Roman" w:cs="Times New Roman"/>
          <w:iCs/>
          <w:sz w:val="24"/>
          <w:szCs w:val="24"/>
          <w:lang w:val="en-US"/>
        </w:rPr>
        <w:t xml:space="preserve">, </w:t>
      </w:r>
      <w:r>
        <w:rPr>
          <w:rFonts w:ascii="Times New Roman" w:hAnsi="Times New Roman" w:cs="Times New Roman"/>
          <w:sz w:val="24"/>
          <w:szCs w:val="24"/>
          <w:lang w:val="en-US"/>
        </w:rPr>
        <w:t xml:space="preserve">image preprocessing was performed using the </w:t>
      </w:r>
      <w:proofErr w:type="spellStart"/>
      <w:r>
        <w:rPr>
          <w:rFonts w:ascii="Times New Roman" w:hAnsi="Times New Roman" w:cs="Times New Roman"/>
          <w:sz w:val="24"/>
          <w:szCs w:val="24"/>
          <w:lang w:val="en-US"/>
        </w:rPr>
        <w:t>ASLtbx</w:t>
      </w:r>
      <w:proofErr w:type="spellEnd"/>
      <w:r>
        <w:rPr>
          <w:rFonts w:ascii="Times New Roman" w:hAnsi="Times New Roman" w:cs="Times New Roman"/>
          <w:sz w:val="24"/>
          <w:szCs w:val="24"/>
          <w:lang w:val="en-US"/>
        </w:rPr>
        <w:t xml:space="preserve"> with SPM8 (</w:t>
      </w:r>
      <w:proofErr w:type="spellStart"/>
      <w:r>
        <w:rPr>
          <w:rFonts w:ascii="Times New Roman" w:hAnsi="Times New Roman" w:cs="Times New Roman"/>
          <w:sz w:val="24"/>
          <w:szCs w:val="24"/>
          <w:lang w:val="en-US"/>
        </w:rPr>
        <w:t>Wellcome</w:t>
      </w:r>
      <w:proofErr w:type="spellEnd"/>
      <w:r>
        <w:rPr>
          <w:rFonts w:ascii="Times New Roman" w:hAnsi="Times New Roman" w:cs="Times New Roman"/>
          <w:sz w:val="24"/>
          <w:szCs w:val="24"/>
          <w:lang w:val="en-US"/>
        </w:rPr>
        <w:t xml:space="preserve"> Trust Centre for Neuroimaging). The general kinetic model was used for absolute perfusion quantification. Perfusion images were generated by calculating the control-</w:t>
      </w:r>
      <w:r>
        <w:rPr>
          <w:rFonts w:ascii="Times New Roman" w:hAnsi="Times New Roman" w:cs="Times New Roman"/>
          <w:sz w:val="24"/>
          <w:szCs w:val="24"/>
          <w:lang w:val="en-US"/>
        </w:rPr>
        <w:lastRenderedPageBreak/>
        <w:t>tag differences by surround subtraction. For accurate CBF quantification (ml x 100g</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x min</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e used the M0 map to quantify the perfusion on each voxel. The high resolution T1-weighted image was normalized in Montreal Neurological Institute space (1 x 1 x 1 mm) and the resulting parameter file was used with the individual co-registered CBF maps in normalized space (3 x 3 x 3 mm). </w:t>
      </w:r>
    </w:p>
    <w:p>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our recent findings, we extracted CBF of the hypothalamus during basal measurement and in response to insulin (30 min post spray) for further statistical analys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gJr4ghO","properties":{"formattedCitation":"(21,23)","plainCitation":"(21,23)","noteIndex":0},"citationItems":[{"id":2718,"uris":["http://zotero.org/groups/1068958/items/G9EXM758"],"uri":["http://zotero.org/groups/1068958/items/G9EXM758"],"itemData":{"id":2718,"type":"article-journal","title":"Hypothalamic insulin responsiveness is associated with pancreatic insulin secretion in humans","container-title":"Physiology &amp; Behavior","page":"134-138","volume":"176","source":"PubMed","abstract":"CONTEXT: Activity of the hypothalamus - the major brain area controlling peripheral metabolism - is specifically modulated by insulin. Research in animals suggests that brain insulin action influences pancreatic insulin secretion.\nOBJECTIVE: We investigated the association between hypothalamic insulin sensitivity and pancreatic insulin secretion in humans.\nDESIGN AND SETTING: This was a clinical-experimental trial in an university hospital setting.\nPARTICIPANTS: 48 healthy volunteers (21 women and 27 men) were included.\nMAIN OUTCOME MEASURES: Insulin sensitivity of the hypothalamus was quantified by cerebral blood flow (CBF) using MRI in combination with intranasal insulin administration. On a different day, a 75g oral glucose tolerance test with glucose, insulin, and C-peptide levels measured at five time points was performed. Three established insulin secretion indices (insulinogenic index [IGI], corrected insulin response [CIR], and AUCC-peptide0-30/AUCglucose0-30) were then analyzed for correlations with hypothalamic insulin sensitivity independent of whole-body insulin sensitivity.\nRESULTS: Hypothalamic insulin sensitivity showed a significant association with all three investigated insulin secretion indices (IGI p=0.0043; CIR p=0.06; AUCCpep0-30/AUCgluc0-30 p=0.0179). Participants with a strong hypothalamic insulin effect (i.e. decreased CBF after intranasal insulin administration) had lower insulin secretion during the OGTT, whereas participants with hypothalamic insulin resistance had substantially higher insulin secretion. No correlations with the occipital cortex, a control region, were detected.\nCONCLUSIONS: Our data suggest that hypothalamic insulin resistance might contribute to pancreatic insulin hypersecretion. Alternatively, common pathogenetic mechanisms could introduce both brain insulin resistance and beta cell hypersecretion.","DOI":"10.1016/j.physbeh.2017.03.036","ISSN":"1873-507X","note":"PMID: 28347723","journalAbbreviation":"Physiol. Behav.","language":"eng","author":[{"family":"Kullmann","given":"Stephanie"},{"family":"Fritsche","given":"Andreas"},{"family":"Wagner","given":"Robert"},{"family":"Schwab","given":"Sophia"},{"family":"Häring","given":"Hans-Ulrich"},{"family":"Preissl","given":"Hubert"},{"family":"Heni","given":"Martin"}],"issued":{"date-parts":[["2017",7,1]]}}},{"id":999,"uris":["http://zotero.org/users/599479/items/H9AK8R2K"],"uri":["http://zotero.org/users/599479/items/H9AK8R2K"],"itemData":{"id":999,"type":"article-journal","title":"Selective insulin resistance in homeostatic and cognitive control brain areas in overweight and obese adults","container-title":"Diabetes Care","page":"1044-1050","volume":"38","issue":"6","source":"PubMed","abstract":"OBJECTIVE: Impaired brain insulin action has been linked to obesity, type 2 diabetes, and neurodegenerative diseases. To date, the central nervous effects of insulin in obese humans still remain ill defined, and no study thus far has evaluated the specific brain areas affected by insulin resistance.\nRESEARCH DESIGN AND METHODS: In 25 healthy lean and 23 overweight/obese participants, we performed magnetic resonance imaging to measure cerebral blood flow (CBF) before and 15 and 30 min after application of intranasal insulin or placebo. Additionally, participants explicitly rated pictures of high-caloric savory and sweet food 60 min after the spray for wanting and liking.\nRESULTS: In response to insulin compared with placebo, we found a significant CBF decrease in the hypothalamus in both lean and overweight/obese participants. The magnitude of this response correlated with visceral adipose tissue independent of other fat compartments. Furthermore, we observed a differential response in the lean compared with the overweight/obese group in the prefrontal cortex, resulting in an insulin-induced CBF reduction in lean participants only. This prefrontal cortex response significantly correlated with peripheral insulin sensitivity and eating behavior measures such as disinhibition and food craving. Behaviorally, we were able to observe a significant reduction for the wanting of sweet foods after insulin application in lean men only.\nCONCLUSIONS: Brain insulin action was selectively impaired in the prefrontal cortex in overweight and obese adults and in the hypothalamus in participants with high visceral adipose tissue, potentially promoting an altered homeostatic set point and reduced inhibitory control contributing to overeating behavior.","DOI":"10.2337/dc14-2319","ISSN":"1935-5548","note":"PMID: 25795413","journalAbbreviation":"Diabetes Care","language":"eng","author":[{"family":"Kullmann","given":"Stephanie"},{"family":"Heni","given":"Martin"},{"family":"Veit","given":"Ralf"},{"family":"Scheffler","given":"Klaus"},{"family":"Machann","given":"Jürgen"},{"family":"Häring","given":"Hans-Ulrich"},{"family":"Fritsche","given":"Andreas"},{"family":"Preissl","given":"Hubert"}],"issued":{"date-parts":[["2015",6]]}}}],"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1,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spacing w:after="0" w:line="480" w:lineRule="auto"/>
        <w:jc w:val="both"/>
        <w:rPr>
          <w:rFonts w:ascii="Times New Roman" w:hAnsi="Times New Roman" w:cs="Times New Roman"/>
          <w:sz w:val="24"/>
          <w:szCs w:val="24"/>
          <w:lang w:val="en-US"/>
        </w:rPr>
      </w:pPr>
    </w:p>
    <w:p>
      <w:p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Statistic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w:t>
      </w:r>
      <w:proofErr w:type="spellStart"/>
      <w:r>
        <w:rPr>
          <w:rFonts w:ascii="Times New Roman" w:hAnsi="Times New Roman" w:cs="Times New Roman"/>
          <w:sz w:val="24"/>
          <w:szCs w:val="24"/>
          <w:lang w:val="en-US"/>
        </w:rPr>
        <w:t>analytes</w:t>
      </w:r>
      <w:proofErr w:type="spellEnd"/>
      <w:r>
        <w:rPr>
          <w:rFonts w:ascii="Times New Roman" w:hAnsi="Times New Roman" w:cs="Times New Roman"/>
          <w:sz w:val="24"/>
          <w:szCs w:val="24"/>
          <w:lang w:val="en-US"/>
        </w:rPr>
        <w:t xml:space="preserve"> measured repeatedly during the hyperglycemic clamp were investigated with linear mixed models using the interaction between treatment (placebo or insulin nasal spray) and time with the respective marginal effects as fixed effect terms. Participant and time were used as random effects in a random-intercept, random-slope model setup. To test interaction with brain insulin sensitivity, hypothalamus insulin responsiveness defined as nasal insulin-induced change in regional blood flow, and its interaction term with all of the above model terms was used as fixed effect. The models were computed using the lme4 library in R, with Satterthwaite's degrees of freedom method utilized in p-value approximation (</w:t>
      </w:r>
      <w:proofErr w:type="spellStart"/>
      <w:r>
        <w:rPr>
          <w:rFonts w:ascii="Times New Roman" w:hAnsi="Times New Roman" w:cs="Times New Roman"/>
          <w:sz w:val="24"/>
          <w:szCs w:val="24"/>
          <w:lang w:val="en-US"/>
        </w:rPr>
        <w:t>lmerTest</w:t>
      </w:r>
      <w:proofErr w:type="spellEnd"/>
      <w:r>
        <w:rPr>
          <w:rFonts w:ascii="Times New Roman" w:hAnsi="Times New Roman" w:cs="Times New Roman"/>
          <w:sz w:val="24"/>
          <w:szCs w:val="24"/>
          <w:lang w:val="en-US"/>
        </w:rPr>
        <w:t xml:space="preserve"> library). A two-sided alpha-level of 0.05 was used to evaluate statistical significance.</w:t>
      </w:r>
    </w:p>
    <w:p>
      <w:pPr>
        <w:spacing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Study approval</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formed written consent was obtained from study participants prior inclusion in the study and the ethics committee of the University of </w:t>
      </w:r>
      <w:proofErr w:type="spellStart"/>
      <w:r>
        <w:rPr>
          <w:rFonts w:ascii="Times New Roman" w:hAnsi="Times New Roman" w:cs="Times New Roman"/>
          <w:sz w:val="24"/>
          <w:szCs w:val="24"/>
          <w:lang w:val="en-US"/>
        </w:rPr>
        <w:t>Tübingen</w:t>
      </w:r>
      <w:proofErr w:type="spellEnd"/>
      <w:r>
        <w:rPr>
          <w:rFonts w:ascii="Times New Roman" w:hAnsi="Times New Roman" w:cs="Times New Roman"/>
          <w:sz w:val="24"/>
          <w:szCs w:val="24"/>
          <w:lang w:val="en-US"/>
        </w:rPr>
        <w:t xml:space="preserve"> approved the protocol (086/2016BO1). </w:t>
      </w:r>
    </w:p>
    <w:p>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Results</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ring clamps, plasma glucose was rapidly increased to 10 </w:t>
      </w:r>
      <w:proofErr w:type="spellStart"/>
      <w:r>
        <w:rPr>
          <w:rFonts w:ascii="Times New Roman" w:hAnsi="Times New Roman" w:cs="Times New Roman"/>
          <w:sz w:val="24"/>
          <w:szCs w:val="24"/>
          <w:lang w:val="en-US"/>
        </w:rPr>
        <w:t>mmol</w:t>
      </w:r>
      <w:proofErr w:type="spellEnd"/>
      <w:r>
        <w:rPr>
          <w:rFonts w:ascii="Times New Roman" w:hAnsi="Times New Roman" w:cs="Times New Roman"/>
          <w:sz w:val="24"/>
          <w:szCs w:val="24"/>
          <w:lang w:val="en-US"/>
        </w:rPr>
        <w:t>/l after initiation of the hyperglycemic clamp and remained there for the entire experiment. We first tested the effect of intranasal insulin vs placebo spray in the entire cohort. There were no significant differences between the insulin and placebo days (p=0.5, Figure 1A). In the entire cohort, neither the C-peptide nor the insulin level excursions differed between the two study days (p≥0.1, Figure 1B/C).</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initial hypothesis included hypothalamic insulin sensitivity as a modulator of treatment respons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6pT8Q8x","properties":{"formattedCitation":"(21)","plainCitation":"(21)","noteIndex":0},"citationItems":[{"id":2718,"uris":["http://zotero.org/groups/1068958/items/G9EXM758"],"uri":["http://zotero.org/groups/1068958/items/G9EXM758"],"itemData":{"id":2718,"type":"article-journal","title":"Hypothalamic insulin responsiveness is associated with pancreatic insulin secretion in humans","container-title":"Physiology &amp; Behavior","page":"134-138","volume":"176","source":"PubMed","abstract":"CONTEXT: Activity of the hypothalamus - the major brain area controlling peripheral metabolism - is specifically modulated by insulin. Research in animals suggests that brain insulin action influences pancreatic insulin secretion.\nOBJECTIVE: We investigated the association between hypothalamic insulin sensitivity and pancreatic insulin secretion in humans.\nDESIGN AND SETTING: This was a clinical-experimental trial in an university hospital setting.\nPARTICIPANTS: 48 healthy volunteers (21 women and 27 men) were included.\nMAIN OUTCOME MEASURES: Insulin sensitivity of the hypothalamus was quantified by cerebral blood flow (CBF) using MRI in combination with intranasal insulin administration. On a different day, a 75g oral glucose tolerance test with glucose, insulin, and C-peptide levels measured at five time points was performed. Three established insulin secretion indices (insulinogenic index [IGI], corrected insulin response [CIR], and AUCC-peptide0-30/AUCglucose0-30) were then analyzed for correlations with hypothalamic insulin sensitivity independent of whole-body insulin sensitivity.\nRESULTS: Hypothalamic insulin sensitivity showed a significant association with all three investigated insulin secretion indices (IGI p=0.0043; CIR p=0.06; AUCCpep0-30/AUCgluc0-30 p=0.0179). Participants with a strong hypothalamic insulin effect (i.e. decreased CBF after intranasal insulin administration) had lower insulin secretion during the OGTT, whereas participants with hypothalamic insulin resistance had substantially higher insulin secretion. No correlations with the occipital cortex, a control region, were detected.\nCONCLUSIONS: Our data suggest that hypothalamic insulin resistance might contribute to pancreatic insulin hypersecretion. Alternatively, common pathogenetic mechanisms could introduce both brain insulin resistance and beta cell hypersecretion.","DOI":"10.1016/j.physbeh.2017.03.036","ISSN":"1873-507X","note":"PMID: 28347723","journalAbbreviation":"Physiol. Behav.","language":"eng","author":[{"family":"Kullmann","given":"Stephanie"},{"family":"Fritsche","given":"Andreas"},{"family":"Wagner","given":"Robert"},{"family":"Schwab","given":"Sophia"},{"family":"Häring","given":"Hans-Ulrich"},{"family":"Preissl","given":"Hubert"},{"family":"Heni","given":"Martin"}],"issued":{"date-parts":[["2017",7,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therefore tested for interactions between hypothalamic insulin sensitivity and the response to nasal spray (i.e. hypothalamic insulin response </w:t>
      </w:r>
      <w:r>
        <w:rPr>
          <w:rFonts w:ascii="Cambria Math" w:hAnsi="Cambria Math" w:cs="Cambria Math"/>
          <w:sz w:val="24"/>
          <w:szCs w:val="24"/>
          <w:lang w:val="en-US"/>
        </w:rPr>
        <w:t>⨉</w:t>
      </w:r>
      <w:r>
        <w:rPr>
          <w:rFonts w:ascii="Times New Roman" w:hAnsi="Times New Roman" w:cs="Times New Roman"/>
          <w:sz w:val="24"/>
          <w:szCs w:val="24"/>
          <w:lang w:val="en-US"/>
        </w:rPr>
        <w:t xml:space="preserve"> treatment </w:t>
      </w:r>
      <w:r>
        <w:rPr>
          <w:rFonts w:ascii="Cambria Math" w:hAnsi="Cambria Math" w:cs="Cambria Math"/>
          <w:sz w:val="24"/>
          <w:szCs w:val="24"/>
          <w:lang w:val="en-US"/>
        </w:rPr>
        <w:t>⨉</w:t>
      </w:r>
      <w:r>
        <w:rPr>
          <w:rFonts w:ascii="Times New Roman" w:hAnsi="Times New Roman" w:cs="Times New Roman"/>
          <w:sz w:val="24"/>
          <w:szCs w:val="24"/>
          <w:lang w:val="en-US"/>
        </w:rPr>
        <w:t xml:space="preserve"> time) on the respective endocrine responses. For glucose, no interaction was present (p=0.09). However, there were significant hypothalamic insulin response </w:t>
      </w:r>
      <w:r>
        <w:rPr>
          <w:rFonts w:ascii="Cambria Math" w:hAnsi="Cambria Math" w:cs="Cambria Math"/>
          <w:sz w:val="24"/>
          <w:szCs w:val="24"/>
          <w:lang w:val="en-US"/>
        </w:rPr>
        <w:t>⨉</w:t>
      </w:r>
      <w:r>
        <w:rPr>
          <w:rFonts w:ascii="Times New Roman" w:hAnsi="Times New Roman" w:cs="Times New Roman"/>
          <w:sz w:val="24"/>
          <w:szCs w:val="24"/>
          <w:lang w:val="en-US"/>
        </w:rPr>
        <w:t xml:space="preserve"> treatment </w:t>
      </w:r>
      <w:r>
        <w:rPr>
          <w:rFonts w:ascii="Cambria Math" w:hAnsi="Cambria Math" w:cs="Cambria Math"/>
          <w:sz w:val="24"/>
          <w:szCs w:val="24"/>
          <w:lang w:val="en-US"/>
        </w:rPr>
        <w:t>⨉</w:t>
      </w:r>
      <w:r>
        <w:rPr>
          <w:rFonts w:ascii="Times New Roman" w:hAnsi="Times New Roman" w:cs="Times New Roman"/>
          <w:sz w:val="24"/>
          <w:szCs w:val="24"/>
          <w:lang w:val="en-US"/>
        </w:rPr>
        <w:t xml:space="preserve"> time interactions for serum C-peptide and insulin (p=10</w:t>
      </w:r>
      <w:r>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t xml:space="preserve"> and p=0.03, respectively).</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refore stratified our cohort by the median hypothalamic insulin response. In both groups, plasma glucose levels during the clamp were comparable between study days (p≥0.3).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peptide concentrations were higher after intranasal insulin compared to placebo spray in the brain insulin sensitive group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lt;0.0001, β=6.00±1.24; Figure 2B). This remained statistically significant even after adjustment for age and BMI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lt;0.0001). In contrast, C-peptide was lower after nasal insulin than placebo in the brain insulin resistant subjects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0.005, β=-2.68±0.95; Figure 2A). Plasma proinsulin levels were higher after nasal insulin compared to placebo only in the group with high hypothalamic insulin sensitivity but not in those with low hypothalamic insulin sensitivity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 xml:space="preserve">&lt;0.0001 and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0.7, respectively). Differences in plasma insulin concentrations reached statistical significance in neither of the two subgroups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 xml:space="preserve">≥0.09).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s brain insulin sensitivity is known to be linked to body weigh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gupIHG7","properties":{"formattedCitation":"(14)","plainCitation":"(14)","noteIndex":0},"citationItems":[{"id":1076,"uris":["http://zotero.org/users/599479/items/KDSBTUGH"],"uri":["http://zotero.org/users/599479/items/KDSBTUGH"],"itemData":{"id":1076,"type":"article-journal","title":"Impaired insulin action in the human brain: causes and metabolic consequences","container-title":"Nature Reviews. Endocrinology","page":"701-711","volume":"11","issue":"12","source":"PubMed","abstract":"Over the past few years, evidence has accumulated that the human brain is an insulin-sensitive organ. Insulin regulates activity in a limited number of specific brain areas that are important for memory, reward, eating behaviour and the regulation of whole-body metabolism. Accordingly, insulin in the brain modulates cognition, food intake and body weight as well as whole-body glucose, energy and lipid metabolism. However, brain imaging studies have revealed that not everybody responds equally to insulin and that a substantial number of people are brain insulin resistant. In this Review, we provide an overview of the effects of insulin in the brain in humans and the relevance of the effects for physiology. We present emerging evidence for insulin resistance of the human brain. Factors associated with brain insulin resistance such as obesity and increasing age, as well as possible pathogenic factors such as visceral fat, saturated fatty acids, alterations at the blood-brain barrier and certain genetic polymorphisms, are reviewed. In particular, the metabolic consequences of brain insulin resistance are discussed and possible future approaches to overcome brain insulin resistance and thereby prevent or treat obesity and type 2 diabetes mellitus are outlined.","DOI":"10.1038/nrendo.2015.173","ISSN":"1759-5037","note":"PMID: 26460339","shortTitle":"Impaired insulin action in the human brain","journalAbbreviation":"Nat Rev Endocrinol","language":"eng","author":[{"family":"Heni","given":"Martin"},{"family":"Kullmann","given":"Stephanie"},{"family":"Preissl","given":"Hubert"},{"family":"Fritsche","given":"Andreas"},{"family":"Häring","given":"Hans-Ulrich"}],"issued":{"date-parts":[["2015",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e additionally tested for interaction between BMI X treatment X time on C-peptide. Indeed, there was a statistically significant interaction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0.03). Nasal insulin significantly stimulated C-peptide release in the leaner half of the group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0.0078), while no significant effect was present in the heavier half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 xml:space="preserve">=0.7).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ither somatostatin (Supplemental Figure 1A) nor glucagon (Supplemental Figure 1B) courses were different between the two study days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0.5) and there was also no significant interaction between hypothalamic insulin sensitivity and the both parameters (p≥0.1).</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address possible effects of nasal insulin versus placebo at fasting plasma glucose and insulin concentrations, we additionally analyzed glucagon in samples from 13 lean and 10 overweight/obese participants from an earlier stud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148o2j745t","properties":{"formattedCitation":"(24)","plainCitation":"(24)","noteIndex":0},"citationItems":[{"id":971,"uris":["http://zotero.org/users/599479/items/G7F3SW32"],"uri":["http://zotero.org/users/599479/items/G7F3SW32"],"itemData":{"id":971,"type":"article-journal","title":"The insulin-mediated modulation of visually evoked magnetic fields is reduced in obese subjects","container-title":"PloS one","page":"e19482","volume":"6","issue":"5","source":"NCBI PubMed","abstract":"BACKGROUND\n\nInsulin is an anorexigenic hormone that contributes to the termination of food intake in the postprandial state. An alteration in insulin action in the brain, named \"cerebral insulin resistance\", is responsible for overeating and the development of obesity.\n\n\nMETHODOLOGY/PRINCIPAL FINDINGS\n\nTo analyze the direct effect of insulin on food-related neuronal activity we tested 10 lean and 10 obese subjects. We conducted a magnetencephalography study during a visual working memory task in both the basal state and after applying insulin or placebo spray intranasally to bypass the blood brain barrier. Food and non-food pictures were presented and subjects had to determine whether or not two consecutive pictures belonged to the same category. Intranasal insulin displayed no effect on blood glucose, insulin or C-peptide concentrations in the periphery; however, it led to an increase in the components of evoked fields related to identification and categorization of pictures (at around 170 ms post stimuli in the visual ventral stream) in lean subjects when food pictures were presented. In contrast, insulin did not modulate food-related brain activity in obese subjects.\n\n\nCONCLUSIONS/SIGNIFICANCE\n\nWe demonstrated that intranasal insulin increases the cerebral processing of food pictures in lean whereas this was absent in obese subjects. This study further substantiates the presence of a \"cerebral insulin resistance\" in obese subjects and might be relevant in the pathogenesis of obesity.","DOI":"10.1371/journal.pone.0019482","ISSN":"1932-6203","note":"PMID: 21589921","journalAbbreviation":"PLoS ONE","author":[{"family":"Guthoff","given":"Martina"},{"family":"Stingl","given":"Krunoslav T"},{"family":"Tschritter","given":"Otto"},{"family":"Rogic","given":"Maja"},{"family":"Heni","given":"Martin"},{"family":"Stingl","given":"Katarina"},{"family":"Hallschmid","given":"Manfred"},{"family":"Häring","given":"Hans-Ulrich"},{"family":"Fritsche","given":"Andreas"},{"family":"Preissl","given":"Hubert"},{"family":"Hennige","given":"Anita M"}],"issued":{"date-parts":[["20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glucagon courses from baseline to 30 and 60 minutes post spray were not significantly different between insulin and placebo spray, neither in the entire cohort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0.4), nor in the two weight groups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time</w:t>
      </w:r>
      <w:proofErr w:type="spellEnd"/>
      <w:r>
        <w:rPr>
          <w:rFonts w:ascii="Times New Roman" w:hAnsi="Times New Roman" w:cs="Times New Roman"/>
          <w:sz w:val="24"/>
          <w:szCs w:val="24"/>
          <w:vertAlign w:val="subscript"/>
          <w:lang w:val="en-US"/>
        </w:rPr>
        <w:t xml:space="preserve"> x treatment</w:t>
      </w:r>
      <w:r>
        <w:rPr>
          <w:rFonts w:ascii="Times New Roman" w:hAnsi="Times New Roman" w:cs="Times New Roman"/>
          <w:sz w:val="24"/>
          <w:szCs w:val="24"/>
          <w:lang w:val="en-US"/>
        </w:rPr>
        <w:t xml:space="preserve">≥0.5). </w:t>
      </w:r>
    </w:p>
    <w:p>
      <w:pPr>
        <w:spacing w:line="480" w:lineRule="auto"/>
        <w:jc w:val="both"/>
        <w:rPr>
          <w:rFonts w:ascii="Times New Roman" w:hAnsi="Times New Roman" w:cs="Times New Roman"/>
          <w:sz w:val="24"/>
          <w:szCs w:val="24"/>
          <w:lang w:val="en-US"/>
        </w:rPr>
      </w:pPr>
    </w:p>
    <w:p>
      <w:pPr>
        <w:spacing w:line="480" w:lineRule="auto"/>
        <w:jc w:val="both"/>
        <w:rPr>
          <w:rFonts w:ascii="Times New Roman" w:hAnsi="Times New Roman" w:cs="Times New Roman"/>
          <w:sz w:val="24"/>
          <w:szCs w:val="24"/>
          <w:lang w:val="en-US"/>
        </w:rPr>
      </w:pPr>
    </w:p>
    <w:p>
      <w:pPr>
        <w:spacing w:line="480" w:lineRule="auto"/>
        <w:jc w:val="both"/>
        <w:rPr>
          <w:rFonts w:ascii="Times New Roman" w:hAnsi="Times New Roman" w:cs="Times New Roman"/>
          <w:sz w:val="24"/>
          <w:szCs w:val="24"/>
          <w:lang w:val="en-US"/>
        </w:rPr>
      </w:pPr>
    </w:p>
    <w:p>
      <w:pPr>
        <w:spacing w:line="480" w:lineRule="auto"/>
        <w:jc w:val="both"/>
        <w:rPr>
          <w:rFonts w:ascii="Times New Roman" w:hAnsi="Times New Roman" w:cs="Times New Roman"/>
          <w:sz w:val="24"/>
          <w:szCs w:val="24"/>
          <w:lang w:val="en-US"/>
        </w:rPr>
      </w:pPr>
    </w:p>
    <w:p>
      <w:pPr>
        <w:spacing w:line="480" w:lineRule="auto"/>
        <w:jc w:val="both"/>
        <w:rPr>
          <w:rFonts w:ascii="Times New Roman" w:hAnsi="Times New Roman" w:cs="Times New Roman"/>
          <w:sz w:val="24"/>
          <w:szCs w:val="24"/>
          <w:lang w:val="en-US"/>
        </w:rPr>
      </w:pPr>
    </w:p>
    <w:p>
      <w:pPr>
        <w:spacing w:line="480" w:lineRule="auto"/>
        <w:jc w:val="both"/>
        <w:rPr>
          <w:rFonts w:ascii="Times New Roman" w:hAnsi="Times New Roman" w:cs="Times New Roman"/>
          <w:bCs/>
          <w:sz w:val="24"/>
          <w:szCs w:val="24"/>
          <w:lang w:val="en-US"/>
        </w:rPr>
      </w:pPr>
    </w:p>
    <w:p>
      <w:pPr>
        <w:spacing w:line="480" w:lineRule="auto"/>
        <w:jc w:val="both"/>
        <w:rPr>
          <w:rFonts w:ascii="Times New Roman" w:hAnsi="Times New Roman" w:cs="Times New Roman"/>
          <w:bCs/>
          <w:sz w:val="24"/>
          <w:szCs w:val="24"/>
          <w:lang w:val="en-US"/>
        </w:rPr>
      </w:pPr>
    </w:p>
    <w:p>
      <w:pPr>
        <w:spacing w:line="480" w:lineRule="auto"/>
        <w:jc w:val="both"/>
        <w:rPr>
          <w:rFonts w:ascii="Times New Roman" w:hAnsi="Times New Roman" w:cs="Times New Roman"/>
          <w:bCs/>
          <w:sz w:val="24"/>
          <w:szCs w:val="24"/>
          <w:lang w:val="en-US"/>
        </w:rPr>
      </w:pPr>
    </w:p>
    <w:p>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Discussion</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randomized controlled trial, we found that insulin administration to the human brain selectively promoted glucose-stimulated insulin secretion from pancreatic islets, while glucagon and somatostatin release remained unaffected. Importantly, this response was dependent on insulin responsiveness of the hypothalamus.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levation of blood glucose is the strongest physiological stimulator of pancreatic insulin secretion. It has been known for a long time that a number of factors can modulate this process to either attenuate or strengthen insulin release from beta cell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E63ARHv","properties":{"formattedCitation":"(25)","plainCitation":"(25)","noteIndex":0},"citationItems":[{"id":3516,"uris":["http://zotero.org/users/599479/items/B7DJJESP"],"uri":["http://zotero.org/users/599479/items/B7DJJESP"],"itemData":{"id":3516,"type":"article-journal","title":"The cell biology of systemic insulin function","container-title":"The Journal of Cell Biology","page":"2273-2289","volume":"217","issue":"7","source":"PubMed","abstract":"Insulin is the paramount anabolic hormone, promoting carbon energy deposition in the body. Its synthesis, quality control, delivery, and action are exquisitely regulated by highly orchestrated intracellular mechanisms in different organs or \"stations\" of its bodily journey. In this Beyond the Cell review, we focus on these five stages of the journey of insulin through the body and the captivating cell biology that underlies the interaction of insulin with each organ. We first analyze insulin's biosynthesis in and export from the β-cells of the pancreas. Next, we focus on its first pass and partial clearance in the liver with its temporality and periodicity linked to secretion. Continuing the journey, we briefly describe insulin's action on the blood vasculature and its still-debated mechanisms of exit from the capillary beds. Once in the parenchymal interstitium of muscle and adipose tissue, insulin promotes glucose uptake into myofibers and adipocytes, and we elaborate on the intricate signaling and vesicle traffic mechanisms that underlie this fundamental function. Finally, we touch upon the renal degradation of insulin to end its action. Cellular discernment of insulin's availability and action should prove critical to understanding its pivotal physiological functions and how their failure leads to diabetes.","DOI":"10.1083/jcb.201802095","ISSN":"1540-8140","note":"PMID: 29622564\nPMCID: PMC6028526","journalAbbreviation":"J. Cell Biol.","language":"eng","author":[{"family":"Tokarz","given":"Victoria L."},{"family":"MacDonald","given":"Patrick E."},{"family":"Klip","given":"Amira"}],"issued":{"date-parts":[["2018",7,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line with early results in animal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ijJdagk","properties":{"formattedCitation":"(9\\uc0\\u8211{}11)","plainCitation":"(9–11)","noteIndex":0},"citationItems":[{"id":1107,"uris":["http://zotero.org/users/599479/items/MKPRMCG3"],"uri":["http://zotero.org/users/599479/items/MKPRMCG3"],"itemData":{"id":1107,"type":"article-journal","title":"Effect of cerebral intraventricular insulin on pancreatic insulin secretion in the dog","container-title":"Diabetes","page":"910-914","volume":"24","issue":"10","source":"NCBI PubMed","abstract":"The effect of cerebral intraventricular insulin on pancreatic insulin secretion was investigated. An extracorporeal pancreatic blood circuit was established after laparotomy to monitor blood flow and insulin concentration directly from the superior pancreaticoduodenal vein. Phentolamine was infused throughout (0.2 mg./min. intravenously) to block alpha-adrenergic effects of any catecholamine secretion induced by surgical stress. Glucose (1.5 mg./kg./min. intravenously) was infused to maintain a constant baseline stimulation of insulin secretion. Six dogs received insulin and six control dogs received saline through a spinal needle stereotaxically placed into the left lateral cerebral ventricle. After central injection of insulin (0.2 U./kg.) there was a significant increase of pancreatic output as early as five minutes. It is concluded that the pancreatic beta-cells are under the influence of insulin-sensitive cells of the CNS.","ISSN":"0012-1797","note":"PMID: 1100460","journalAbbreviation":"Diabetes","language":"eng","author":[{"family":"Chen","given":"M."},{"family":"Woods","given":"S. C."},{"family":"Porte","given":"D."}],"issued":{"date-parts":[["1975",10]]}}},{"id":1056,"uris":["http://zotero.org/users/599479/items/JFD2PBVK"],"uri":["http://zotero.org/users/599479/items/JFD2PBVK"],"itemData":{"id":1056,"type":"article-journal","title":"Effect of intracisternal insulin on plasma glucose and insulin in the dog","container-title":"Diabetes","page":"905-909","volume":"24","issue":"10","source":"NCBI PubMed","abstract":"The intracisternal administration of insulin (0.2 U./kg.) to anesthetized dogs resulted in an increase of arterial immunoreactive insulin and a decrease of plasma glucose relative to a control injection. The arterial responses were significantly attenuated when the insulin was administered to the cisternum of subdiaphragmatically vagotomized dogs. When cerebrospinal fluid glucose was lowered by injecting pneumococcal neuraminidase intracisternally, no peripheral hyperinsulinemia resulted, indicating that increased spinal fluid insulin and its consequent increase of glucose uptake, rather than decreased spinal fluid glucose, is necessary to elicit the vagally mediated insulin secretion and hypoglycemia. It is hypothesized that increased spinal fluid insulin causes an increased glucose uptake of some glucoregulatory area of the brain and that the elicited reflex is vagally mediated pancreatic insulin secretion.","ISSN":"0012-1797","note":"PMID: 1100459","journalAbbreviation":"Diabetes","language":"eng","author":[{"family":"Woods","given":"S. C."},{"family":"Porte","given":"D."}],"issued":{"date-parts":[["1975",10]]}}},{"id":618,"uris":["http://zotero.org/users/599479/items/235ESIZI"],"uri":["http://zotero.org/users/599479/items/235ESIZI"],"itemData":{"id":618,"type":"article-journal","title":"Chronic reduction of insulin receptors in the ventromedial hypothalamus produces glucose intolerance and islet dysfunction in the absence of weight gain","container-title":"American Journal of Physiology. Endocrinology and Metabolism","page":"E978-983","volume":"301","issue":"5","source":"NCBI PubMed","abstract":"Insulin is believed to regulate glucose homeostasis mainly via direct effects on the liver, muscle, and adipose tissues. The contribution of insulin's central nervous system effects to disorders of glucose metabolism has received less attention. To evaluate whether postnatal reduction of insulin receptors (IRs) within the ventromedial hypothalamus (VMH), a brain region critical for glucose sensing, contributes to disorders of peripheral glucose metabolism, we microinjected a lentiviral vector expressing an antisense sequence to knockdown IRs or a control lentiviral vector into the VMH of nonobese nondiabetic rats. After 3-4 mo, we assessed 1) glucose tolerance, 2) hepatic insulin sensitivity, and 3) insulin and glucagon secretion, using the glucose clamp technique. Knockdown of IRs locally in the VMH caused glucose intolerance without altering body weight. Increments of plasma insulin during a euglycemic clamp study failed to suppress endogenous glucose production and produced a paradoxical rise in plasma glucagon in the VMH-IR knockdown rats. Unexpectedly, these animals also displayed a 40% reduction (P &lt; 0.05) in insulin secretion in response to an identical hyperglycemic stimulus (</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 xml:space="preserve">220 mg/dl). Our data demonstrate that chronic suppression of VMH-IR gene expression is sufficient to impair glucose metabolism as well as α-cell and β-cell function in nondiabetic, nonobese rats. These data suggest that insulin resistance within the VMH may be a significant contributor to the development of type 2 diabetes.","DOI":"10.1152/ajpendo.00304.2011","ISSN":"1522-1555","note":"PMID: 21828334 \nPMCID: PMC3774165","journalAbbreviation":"Am. J. Physiol. Endocrinol. Metab.","language":"eng","author":[{"family":"Paranjape","given":"Sachin A."},{"family":"Chan","given":"Owen"},{"family":"Zhu","given":"Wanling"},{"family":"Horblitt","given":"Adam M."},{"family":"Grillo","given":"Claudia A."},{"family":"Wilson","given":"Steven"},{"family":"Reagan","given":"Lawrence"},{"family":"Sherwin","given":"Robert S."}],"issued":{"date-parts":[["2011",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ur current results demonstrate that brain insulin action contributes to insulin secretion in humans. In this regard, brain-derived signals most likely reach the pancreas via the parasympathetic branch of the autonomic nervous system, as insulin delivery to the human brain is known to promote parasympathetic ton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9vkeBpH","properties":{"formattedCitation":"(16,19)","plainCitation":"(16,19)","noteIndex":0},"citationItems":[{"id":1017,"uris":["http://zotero.org/users/599479/items/I24WCU9K"],"uri":["http://zotero.org/users/599479/items/I24WCU9K"],"itemData":{"id":1017,"type":"article-journal","title":"Central insulin administration improves whole-body insulin sensitivity via hypothalamus and parasympathetic outputs in men","container-title":"Diabetes","page":"4083-4088","volume":"63","issue":"12","source":"PubMed","abstract":"Animal studies suggest that insulin action in the brain is involved in the regulation of peripheral insulin sensitivity. Whether this holds true in humans is unknown. Using intranasal application of insulin to the human brain, we studied the impacts of brain insulin action on whole-body insulin sensitivity and the mechanisms involved in this process. Insulin sensitivity was assessed by hyperinsulinemic-euglycemic glucose clamp before and after intranasal application of insulin and placebo in randomized order in lean and obese men. After insulin spray application in lean subjects, a higher glucose infusion rate was necessary to maintain euglycemia compared with placebo. Accordingly, clamp-derived insulin sensitivity index improved after insulin spray. In obese subjects, this insulin-sensitizing effect could not be detected. Change in the high-frequency band of heart rate variability, an estimate of parasympathetic output, correlated positively with change in whole-body insulin sensitivity after intranasal insulin. Improvement in whole-body insulin sensitivity correlated with the change in hypothalamic activity as assessed by functional magnetic resonance imaging. Intranasal insulin improves peripheral insulin sensitivity in lean but not in obese men. Furthermore, brain-derived peripheral insulin sensitization is associated with hypothalamic activity and parasympathetic outputs. Thus, the findings provide novel insights into the regulation of insulin sensitivity and the pathogenesis of insulin resistance in humans.","DOI":"10.2337/db14-0477","ISSN":"1939-327X","note":"PMID: 25028522","journalAbbreviation":"Diabetes","language":"eng","author":[{"family":"Heni","given":"Martin"},{"family":"Wagner","given":"Robert"},{"family":"Kullmann","given":"Stephanie"},{"family":"Veit","given":"Ralf"},{"family":"Mat Husin","given":"Haliza"},{"family":"Linder","given":"Katarzyna"},{"family":"Benkendorff","given":"Charlotte"},{"family":"Peter","given":"Andreas"},{"family":"Stefan","given":"Norbert"},{"family":"Häring","given":"Hans-Ulrich"},{"family":"Preissl","given":"Hubert"},{"family":"Fritsche","given":"Andreas"}],"issued":{"date-parts":[["2014",12]]}}},{"id":3533,"uris":["http://zotero.org/users/599479/items/X53JZ9K4"],"uri":["http://zotero.org/users/599479/items/X53JZ9K4"],"itemData":{"id":3533,"type":"article-journal","title":"Dose-Dependent Effects of Intranasal Insulin on Resting-State Brain Activity","container-title":"The Journal of Clinical Endocrinology and Metabolism","page":"253-262","volume":"103","issue":"1","source":"PubMed","abstract":"Context: Insulin action in the human brain influences eating behavior, cognition, and whole-body metabolism. Studies investigating brain insulin rely on intranasal application.\nObjective: To investigate effects of three doses of insulin and placebo as nasal sprays on the central and autonomous nervous system and analyze absorption of insulin into the bloodstream.\nDesign, Participants, and Methods: Nine healthy men received placebo or 40 U, 80 U, and 160 U insulin spray in randomized order. Before and after spray, brain activity was assessed by functional magnetic resonance imaging, and heart rate variability (HRV) was assessed from electrocardiogram. Plasma insulin, C-peptide, and glucose were measured regularly.\nSetting: General community.\nResults: Nasal insulin administration dose-dependently modulated regional brain activity and the normalized high-frequency component of the HRV. Post hoc analyses revealed that only 160 U insulin showed a considerable difference from placebo. Dose-dependent spillover of nasal insulin into the bloodstream was detected. The brain response was not correlated with this temporary rise in circulating insulin.\nConclusions: Nasal insulin dose-dependently modulated regional brain activity with the strongest effects after 160 U. However, this dose was accompanied by a transient increase in circulating insulin concentrations due to a spillover into circulation. Our current results may serve as a basis for future studies with nasal insulin to untangle brain insulin effects in health and disease.","DOI":"10.1210/jc.2017-01976","ISSN":"1945-7197","note":"PMID: 29095982","journalAbbreviation":"J. Clin. Endocrinol. Metab.","language":"eng","author":[{"family":"Kullmann","given":"Stephanie"},{"family":"Veit","given":"Ralf"},{"family":"Peter","given":"Andreas"},{"family":"Pohmann","given":"Rolf"},{"family":"Scheffler","given":"Klaus"},{"family":"Häring","given":"Hans-Ulrich"},{"family":"Fritsche","given":"Andreas"},{"family":"Preissl","given":"Hubert"},{"family":"Heni","given":"Martin"}],"issued":{"date-parts":[["2018"]],"season":"0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6,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parasympathetic innervation is known to promote insulin release from the pancreas by activating </w:t>
      </w:r>
      <w:proofErr w:type="spellStart"/>
      <w:r>
        <w:rPr>
          <w:rFonts w:ascii="Times New Roman" w:hAnsi="Times New Roman" w:cs="Times New Roman"/>
          <w:sz w:val="24"/>
          <w:szCs w:val="24"/>
          <w:lang w:val="en-US"/>
        </w:rPr>
        <w:t>muscarinergic</w:t>
      </w:r>
      <w:proofErr w:type="spellEnd"/>
      <w:r>
        <w:rPr>
          <w:rFonts w:ascii="Times New Roman" w:hAnsi="Times New Roman" w:cs="Times New Roman"/>
          <w:sz w:val="24"/>
          <w:szCs w:val="24"/>
          <w:lang w:val="en-US"/>
        </w:rPr>
        <w:t xml:space="preserve"> acetylcholine recepto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aJtajjM","properties":{"formattedCitation":"(26,27)","plainCitation":"(26,27)","noteIndex":0},"citationItems":[{"id":3531,"uris":["http://zotero.org/users/599479/items/RPCK2I6X"],"uri":["http://zotero.org/users/599479/items/RPCK2I6X"],"itemData":{"id":3531,"type":"article-journal","title":"Neural control of insulin secretion: interaction of norepinephrine and acetylcholine","container-title":"The American Journal of Physiology","page":"R629-634","volume":"244","issue":"5","source":"PubMed","abstract":"We have quantitatively characterized the interaction of several concentrations of norepinephrine and acetylcholine applied simultaneously on insulin secretion in response to an intermediate glucose concentration (10 mM) from statically incubated pancreatic islets isolated from normal rats. When either norepinephrine or acetylcholine were applied alone, insulin secretion was respectively inhibited or enhanced in a dose-dependent manner. When combinations of norepinephrine and acetylcholine were applied simultaneously to the islet, insulin secretion was enhanced, inhibited, or not affected. The net effects of the interaction of norepinephrine and acetylcholine on insulin secretion were not only a function of the concentration of each neurotransmitter but also the relative concentrations of both neurotransmitters. Analysis of these interaction data suggests that 1) insulin secretion is the result of a complex interaction between sympathetic and parasympathetic neural and metabolic inputs; 2) norepinephrine and acetylcholine modulate insulin secretion primarily by direct action on the beta-cell membrane; 3) insulin secretion is more sensitive to perturbations in norepinephrine concentration than acetylcholine concentrations under these experimental conditions; and 4) the autonomic nervous system has the potential to play a major role in the control of insulin secretion in response to glucose.","DOI":"10.1152/ajpregu.1983.244.5.R629","ISSN":"0002-9513","note":"PMID: 6133456","shortTitle":"Neural control of insulin secretion","journalAbbreviation":"Am. J. Physiol.","language":"eng","author":[{"family":"Campfield","given":"L. A."},{"family":"Smith","given":"F. J."}],"issued":{"date-parts":[["1983",5]]}}},{"id":1353,"uris":["http://zotero.org/users/599479/items/XFR2ZB7P"],"uri":["http://zotero.org/users/599479/items/XFR2ZB7P"],"itemData":{"id":1353,"type":"article-journal","title":"Control Of Insulin Secretion By Cholinergic Signaling In The Human Pancreatic Islet","container-title":"Diabetes","source":"NCBI PubMed","abstract":"Acetylcholine regulates hormone secretion from the pancreatic islet and is thus crucial for glucose homeostasis. Little is known, however, about acetylcholine (cholinergic) signaling in the human islet. We recently reported that in the human islet acetylcholine is primarily a paracrine signal released from alpha cells rather than primarily a neural signal as in rodent islets. Here we demonstrate that the effects acetylcholine produces in the human islet are different and more complex than expected from studies conducted on cell lines and rodent islets. We found that endogenous acetylcholine not only stimulates the insulin-secreting beta cell via the muscarinic acetylcholine receptors M3 and M5, but also the somatostatin-secreting delta cell via M1 receptors. Because somatostatin is a strong inhibitor of insulin secretion, we hypothesized that cholinergic input to the delta cell indirectly regulates beta cell function. Indeed, when all muscarinic signaling was blocked, somatostatin secretion decreased and insulin secretion unexpectedly increased, suggesting a reduced inhibitory input to beta cells. Endogenous cholinergic signaling therefore provides direct stimulatory and indirect inhibitory input to beta cells to regulate insulin secretion from the human islet.","DOI":"10.2337/db13-1371","ISSN":"1939-327X","note":"PMID: 24658304","journalAbbreviation":"Diabetes","language":"ENG","author":[{"family":"Molina","given":"Judith"},{"family":"Rodriguez-Diaz","given":"Rayner"},{"family":"Fachado","given":"Alberto"},{"family":"Jacques-Silva","given":"M. Caroline"},{"family":"Berggren","given":"Per-Olof"},{"family":"Caicedo","given":"Alejandro"}],"issued":{"date-parts":[["2014",3,2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6,2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eed, </w:t>
      </w:r>
      <w:proofErr w:type="spellStart"/>
      <w:r>
        <w:rPr>
          <w:rFonts w:ascii="Times New Roman" w:hAnsi="Times New Roman" w:cs="Times New Roman"/>
          <w:sz w:val="24"/>
          <w:szCs w:val="24"/>
          <w:lang w:val="en-US"/>
        </w:rPr>
        <w:t>subdiaphragmal</w:t>
      </w:r>
      <w:proofErr w:type="spellEnd"/>
      <w:r>
        <w:rPr>
          <w:rFonts w:ascii="Times New Roman" w:hAnsi="Times New Roman" w:cs="Times New Roman"/>
          <w:sz w:val="24"/>
          <w:szCs w:val="24"/>
          <w:lang w:val="en-US"/>
        </w:rPr>
        <w:t xml:space="preserve"> cutting of the vagal nerve, the major parasympathetic nerve, abolished brain insulin’s ability to propagate pancreatic insulin release in dog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0YsLotP3","properties":{"formattedCitation":"(10)","plainCitation":"(10)","noteIndex":0},"citationItems":[{"id":1056,"uris":["http://zotero.org/users/599479/items/JFD2PBVK"],"uri":["http://zotero.org/users/599479/items/JFD2PBVK"],"itemData":{"id":1056,"type":"article-journal","title":"Effect of intracisternal insulin on plasma glucose and insulin in the dog","container-title":"Diabetes","page":"905-909","volume":"24","issue":"10","source":"NCBI PubMed","abstract":"The intracisternal administration of insulin (0.2 U./kg.) to anesthetized dogs resulted in an increase of arterial immunoreactive insulin and a decrease of plasma glucose relative to a control injection. The arterial responses were significantly attenuated when the insulin was administered to the cisternum of subdiaphragmatically vagotomized dogs. When cerebrospinal fluid glucose was lowered by injecting pneumococcal neuraminidase intracisternally, no peripheral hyperinsulinemia resulted, indicating that increased spinal fluid insulin and its consequent increase of glucose uptake, rather than decreased spinal fluid glucose, is necessary to elicit the vagally mediated insulin secretion and hypoglycemia. It is hypothesized that increased spinal fluid insulin causes an increased glucose uptake of some glucoregulatory area of the brain and that the elicited reflex is vagally mediated pancreatic insulin secretion.","ISSN":"0012-1797","note":"PMID: 1100459","journalAbbreviation":"Diabetes","language":"eng","author":[{"family":"Woods","given":"S. C."},{"family":"Porte","given":"D."}],"issued":{"date-parts":[["1975",1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sulin release following a glucose stimulus has a specific pattern with an immediate first peak in insulin secretion, followed by a second phase of insulin secretion, which, by definition, starts after 10 minutes. When glucose concentrations are kept elevated during a hyperglycemic glucose clamp, insulin secretion is steadily rising during this second phas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TISieOmx","properties":{"formattedCitation":"(28)","plainCitation":"(28)","noteIndex":0},"citationItems":[{"id":785,"uris":["http://zotero.org/users/599479/items/89DUVPZF"],"uri":["http://zotero.org/users/599479/items/89DUVPZF"],"itemData":{"id":785,"type":"article-journal","title":"Glucose clamp technique: a method for quantifying insulin secretion and resistance","container-title":"The American journal of physiology","page":"E214-223","volume":"237","issue":"3","source":"NCBI PubMed","abstract":"Methods for the quantification of beta-cell sensitivity to glucose (hyperglycemic clamp technique) and of tissue sensitivity to insulin (euglycemic insulin clamp technique) are described. Hyperglycemic clamp technique. The plasma glucose concentration is acutely raised to 125 mg/dl above basal levels by a priming infusion of glucose. The desired hyperglycemic plateau is subsequently maintained by adjustment of a variable glucose infusion, based on the negative feedback principle. Because the plasma glucose concentration is held constant, the glucose infusion rate is an index of glucose metabolism. Under these conditions of constant hyperglycemia, the plasma insulin response is biphasic with an early burst of insulin release during the first 6 min followed by a gradually progressive increase in plasma insulin concentration. Euglycemic insulin clamp technique. The plasma insulin concentration is acutely raised and maintained at approximately 100 muU/ml by a prime-continuous infusion of insulin. The plasma glucose concentration is held constant at basal levels by a variable glucose infusion using the negative feedback principle. Under these steady-state conditions of euglycemia, the glucose infusion rate equals glucose uptake by all the tissues in the body and is therefore a measure of tissue sensitivity to exogenous insulin.","ISSN":"0002-9513","note":"PMID: 382871","shortTitle":"Glucose clamp technique","journalAbbreviation":"Am. J. Physiol.","language":"eng","author":[{"family":"DeFronzo","given":"R A"},{"family":"Tobin","given":"J D"},{"family":"Andres","given":"R"}],"issued":{"date-parts":[["1979",9]]}}}],"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f notice, we detected the effect of brain insulin action selectively in the second phase of insulin secretion, while the first phase was unaffected. To our knowledge, this is the first example of an intervention that is able to selectively modulate the second phase of insulin secretion. The different types of insulin </w:t>
      </w:r>
      <w:proofErr w:type="spellStart"/>
      <w:r>
        <w:rPr>
          <w:rFonts w:ascii="Times New Roman" w:hAnsi="Times New Roman" w:cs="Times New Roman"/>
          <w:sz w:val="24"/>
          <w:szCs w:val="24"/>
          <w:lang w:val="en-US"/>
        </w:rPr>
        <w:t>granula</w:t>
      </w:r>
      <w:proofErr w:type="spellEnd"/>
      <w:r>
        <w:rPr>
          <w:rFonts w:ascii="Times New Roman" w:hAnsi="Times New Roman" w:cs="Times New Roman"/>
          <w:sz w:val="24"/>
          <w:szCs w:val="24"/>
          <w:lang w:val="en-US"/>
        </w:rPr>
        <w:t xml:space="preserve"> that are released from beta cells during first and second phase of glucose-stimulated insulin secre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hMNDk76","properties":{"formattedCitation":"(29)","plainCitation":"(29)","noteIndex":0},"citationItems":[{"id":3527,"uris":["http://zotero.org/users/599479/items/QTSHQRD6"],"uri":["http://zotero.org/users/599479/items/QTSHQRD6"],"itemData":{"id":3527,"type":"article-journal","title":"The Cell Physiology of Biphasic Insulin Secretion","container-title":"News in Physiological Sciences: An International Journal of Physiology Produced Jointly by the International Union of Physiological Sciences and the American Physiological Society","page":"72-77","volume":"15","source":"PubMed","abstract":"Glucose-stimulated insulin secretion consists of a transient first phase followed by a sustained second phase. Diabetes (type II) is associated with abnormalities in this release pattern. Here we review the evidence that biphasic insulin secretion reflects exocytosis of two functional subsets of secretory granules and the implications for diabetes.","ISSN":"0886-1714","note":"PMID: 11390882","journalAbbreviation":"News Physiol. Sci.","language":"eng","author":[{"family":"Rorsman","given":"Patrik"},{"family":"Eliasson","given":"Lena"},{"family":"Renström","given":"Erik"},{"family":"Gromada","given":"Jesper"},{"family":"Barg","given":"Sebastian"},{"family":"Göpel","given":"Sven"}],"issued":{"date-parts":[["2000",4]]}}}],"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uld contribute to this </w:t>
      </w:r>
      <w:r>
        <w:rPr>
          <w:rFonts w:ascii="Times New Roman" w:hAnsi="Times New Roman" w:cs="Times New Roman"/>
          <w:sz w:val="24"/>
          <w:szCs w:val="24"/>
          <w:lang w:val="en-US"/>
        </w:rPr>
        <w:lastRenderedPageBreak/>
        <w:t xml:space="preserve">phenomenon; the cellular processes that underlie the second phase are thought to be specifically responsive to parasympathetic innerv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zai1NLt","properties":{"formattedCitation":"(30)","plainCitation":"(30)","noteIndex":0},"citationItems":[{"id":3526,"uris":["http://zotero.org/users/599479/items/VREWDEJA"],"uri":["http://zotero.org/users/599479/items/VREWDEJA"],"itemData":{"id":3526,"type":"article-journal","title":"CaM kinase II-dependent mobilization of secretory granules underlies acetylcholine-induced stimulation of exocytosis in mouse pancreatic B-cells","container-title":"The Journal of Physiology","page":"745-759","volume":"518 ( Pt 3)","source":"PubMed","abstract":"1. Measurements of cell capacitance were used to investigate the mechanisms by which acetylcholine (ACh) stimulates Ca2+-induced exocytosis in single insulin-secreting mouse pancreatic B-cells. 2. ACh (250 microM) increased exocytotic responses elicited by voltage-clamp depolarizations 2.3-fold. This effect was mediated by activation of muscarinic receptors and dependent on elevation of the cytoplasmic Ca2+ concentration ([Ca2+]i) attributable to mobilization of Ca2+ from intracellular stores. The latter action involved interference with the buffering of [Ca2+]i and the time constant (tau) for the recovery of [Ca2+]i following a voltage-clamp depolarization increased 5-fold. As a result, Ca2+ was present at concentrations sufficient to promote the replenishment of the readily releasable pool of granules (RRP; &gt; 0.2 microM) for much longer periods in the presence than in the absence of the agonist. 3. The effect of Ca2+ on exocytosis was mediated by activation of CaM kinase II, but not protein kinase C, and involved both an increased size of the RRP from 40 to 140 granules and a decrease in tau for the refilling of the RRP from 31 to 19 s. 4. Collectively, the effects of ACh on the RRP and tau result in a &gt; 10-fold stimulation of the rate at which granules are supplied for release.","ISSN":"0022-3751","note":"PMID: 10420011\nPMCID: PMC2269462","journalAbbreviation":"J. Physiol. (Lond.)","language":"eng","author":[{"family":"Gromada","given":"J."},{"family":"Høy","given":"M."},{"family":"Renström","given":"E."},{"family":"Bokvist","given":"K."},{"family":"Eliasson","given":"L."},{"family":"Göpel","given":"S."},{"family":"Rorsman","given":"P."}],"issued":{"date-parts":[["1999",8,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so in terms of timing, a modulation of later insulin secretion is plausible: under physiological circumstances, insulin is released in response to food intake. Insulin secreted during the first phase will take a couple of minutes to reach the brain. Only thereafter, brain insulin action will be able to initiate effects in the periphery and enhance pancreatic insulin secretion.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the effect of nasal insulin on pancreatic insulin secretion depended on the individual’s hypothalamic insulin-responsiveness, this classical insulin sensitive brain are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u9b3fisl5","properties":{"formattedCitation":"(31)","plainCitation":"(31)","noteIndex":0},"citationItems":[{"id":182,"uris":["http://zotero.org/groups/42629/items/NCASVRUG"],"uri":["http://zotero.org/groups/42629/items/NCASVRUG"],"itemData":{"id":182,"type":"article-journal","title":"Diabetes, Obesity, and the Brain","container-title":"Science","page":"375-379","volume":"307","issue":"5708","source":"www.sciencemag.org","abstract":"Recent evidence suggests a key role for the brain in the control of both body fat content and glucose metabolism. Neuronal systems that regulate energy intake, energy expenditure, and endogenous glucose production sense and respond to input from hormonal and nutrient-related signals that convey information regarding both body energy stores and current energy availability. In response to this input, adaptive changes occur that promote energy homeostasis and the maintenance of blood glucose levels in the normal range. Defects in this control system are implicated in the link between obesity and type 2 diabetes.","DOI":"10.1126/science.1104344","ISSN":"0036-8075, 1095-9203","journalAbbreviation":"Science","language":"en","author":[{"family":"Schwartz","given":"Michael W."},{"family":"Porte","given":"Daniel"}],"issued":{"date-parts":[["2005",1,2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ems to be crucial for the modulation of pancreatic insulin secretion. The central role of the hypothalamus in the coordination of beta cell function is well described in animals </w:t>
      </w:r>
      <w:r>
        <w:rPr>
          <w:rFonts w:ascii="Times New Roman" w:hAnsi="Times New Roman" w:cs="Times New Roman"/>
          <w:sz w:val="24"/>
          <w:szCs w:val="24"/>
          <w:lang w:val="en-US" w:eastAsia="ja-JP"/>
        </w:rPr>
        <w:fldChar w:fldCharType="begin"/>
      </w:r>
      <w:r>
        <w:rPr>
          <w:rFonts w:ascii="Times New Roman" w:hAnsi="Times New Roman" w:cs="Times New Roman"/>
          <w:sz w:val="24"/>
          <w:szCs w:val="24"/>
          <w:lang w:val="en-US" w:eastAsia="ja-JP"/>
        </w:rPr>
        <w:instrText xml:space="preserve"> ADDIN ZOTERO_ITEM CSL_CITATION {"citationID":"JMYIXL1O","properties":{"formattedCitation":"(3,5,7,11,32)","plainCitation":"(3,5,7,11,32)","noteIndex":0},"citationItems":[{"id":1278,"uris":["http://zotero.org/users/599479/items/U82WB6HH"],"uri":["http://zotero.org/users/599479/items/U82WB6HH"],"itemData":{"id":1278,"type":"article-journal","title":"Neural regulation of pancreatic islet cell mass and function","container-title":"Diabetes, Obesity &amp; Metabolism","page":"87-95","volume":"16 Suppl 1","source":"PubMed","abstract":"Intracellular glucose signalling pathways control the secretion of glucagon and insulin by pancreatic islet α- and β-cells, respectively. However, glucose also indirectly controls the secretion of these hormones through regulation of the autonomic nervous system that richly innervates this endocrine organ. Both parasympathetic and sympathetic nervous systems also impact endocrine pancreas postnatal development and plasticity in adult animals. Defects in these autonomic regulations impair β-cell mass expansion during the weaning period and β-cell mass adaptation in adult life. Both branches of the autonomic nervous system also regulate glucagon secretion. In type 2 diabetes, impaired glucose-dependent autonomic activity causes the loss of cephalic and first phases of insulin secretion, and impaired suppression of glucagon secretion in the postabsorptive phase; in diabetic patients treated with insulin, it causes a progressive failure of hypoglycaemia to trigger the secretion of glucagon and other counterregulatory hormones. Therefore, identification of the glucose-sensing cells that control the autonomic innervation of the endocrine pancreatic and insulin and glucagon secretion is an important goal of research. This is required for a better understanding of the physiological control of glucose homeostasis and its deregulation in diabetes. This review will discuss recent advances in this field of investigation.","DOI":"10.1111/dom.12346","ISSN":"1463-1326","note":"PMID: 25200301","journalAbbreviation":"Diabetes Obes Metab","language":"eng","author":[{"family":"Thorens","given":"B."}],"issued":{"date-parts":[["2014",9]]}}},{"id":3632,"uris":["http://zotero.org/groups/1068958/items/K9NV2STT"],"uri":["http://zotero.org/groups/1068958/items/K9NV2STT"],"itemData":{"id":3632,"type":"article-journal","title":"Neuronal control of peripheral insulin sensitivity and glucose metabolism","container-title":"Nature Communications","page":"15259","volume":"8","source":"www.nature.com","abstract":"The central nervous system (CNS) has an important role in the regulation of peripheral insulin sensitivity and glucose homeostasis. Research in this dynamically developing field has progressed rapidly due to techniques allowing targeted transgenesis and neurocircuitry mapping, which have defined the primary responsive neurons, associated molecular mechanisms and downstream neurocircuitries and processes involved. Here we review the brain regions, neurons and molecular mechanisms by which the CNS controls peripheral glucose metabolism, particularly via regulation of liver, brown adipose tissue and pancreatic function, and highlight the potential implications of these regulatory pathways in type 2 diabetes and obesity.","DOI":"10.1038/ncomms15259","ISSN":"2041-1723","language":"en","author":[{"family":"Ruud","given":"Johan"},{"family":"Steculorum","given":"Sophie M."},{"family":"Brüning","given":"Jens C."}],"issued":{"date-parts":[["2017",5,4]]}}},{"id":3504,"uris":["http://zotero.org/users/599479/items/NRNB3RCS"],"uri":["http://zotero.org/users/599479/items/NRNB3RCS"],"itemData":{"id":3504,"type":"article-journal","title":"Brain glucose sensors play a significant role in the regulation of pancreatic glucose-stimulated insulin secretion","container-title":"Diabetes","page":"321-328","volume":"61","issue":"2","source":"PubMed","abstract":"As patients decline from health to type 2 diabetes, glucose-stimulated insulin secretion (GSIS) typically becomes impaired. Although GSIS is driven predominantly by direct sensing of a rise in blood glucose by pancreatic β-cells, there is growing evidence that hypothalamic neurons control other aspects of peripheral glucose metabolism. Here we investigated the role of the brain in the modulation of GSIS. To examine the effects of increasing or decreasing hypothalamic glucose sensing on glucose tolerance and insulin secretion, glucose or inhibitors of glucokinase, respectively, were infused into the third ventricle during intravenous glucose tolerance tests (IVGTTs). Glucose-infused rats displayed improved glucose handling, particularly within the first few minutes of the IVGTT, with a significantly lower area under the excursion curve within the first 10 min (AUC0-10). This was explained by increased insulin secretion. In contrast, infusion of the glucokinase inhibitors glucosamine or mannoheptulose worsened glucose tolerance and decreased GSIS in the first few minutes of IVGTT. Our data suggest a role for brain glucose sensors in the regulation of GSIS, particularly during the early phase. We propose that pharmacological agents targeting hypothalamic glucose-sensing pathways may represent novel therapeutic strategies for enhancing early phase insulin secretion in type 2 diabetes.","DOI":"10.2337/db11-1050","ISSN":"1939-327X","note":"PMID: 22210318\nPMCID: PMC3266403","journalAbbreviation":"Diabetes","language":"eng","author":[{"family":"Osundiji","given":"Mayowa A."},{"family":"Lam","given":"Daniel D."},{"family":"Shaw","given":"Jill"},{"family":"Yueh","given":"Chen-Yu"},{"family":"Markkula","given":"S. Pauliina"},{"family":"Hurst","given":"Paul"},{"family":"Colliva","given":"Carolina"},{"family":"Roda","given":"Aldo"},{"family":"Heisler","given":"Lora K."},{"family":"Evans","given":"Mark L."}],"issued":{"date-parts":[["2012",2]]}}},{"id":618,"uris":["http://zotero.org/users/599479/items/235ESIZI"],"uri":["http://zotero.org/users/599479/items/235ESIZI"],"itemData":{"id":618,"type":"article-journal","title":"Chronic reduction of insulin receptors in the ventromedial hypothalamus produces glucose intolerance and islet dysfunction in the absence of weight gain","container-title":"American Journal of Physiology. Endocrinology and Metabolism","page":"E978-983","volume":"301","issue":"5","source":"NCBI PubMed","abstract":"Insulin is believed to regulate glucose homeostasis mainly via direct effects on the liver, muscle, and adipose tissues. The contribution of insulin's central nervous system effects to disorders of glucose metabolism has received less attention. To evaluate whether postnatal reduction of insulin receptors (IRs) within the ventromedial hypothalamus (VMH), a brain region critical for glucose sensing, contributes to disorders of peripheral glucose metabolism, we microinjected a lentiviral vector expressing an antisense sequence to knockdown IRs or a control lentiviral vector into the VMH of nonobese nondiabetic rats. After 3-4 mo, we assessed 1) glucose tolerance, 2) hepatic insulin sensitivity, and 3) insulin and glucagon secretion, using the glucose clamp technique. Knockdown of IRs locally in the VMH caused glucose intolerance without altering body weight. Increments of plasma insulin during a euglycemic clamp study failed to suppress endogenous glucose production and produced a paradoxical rise in plasma glucagon in the VMH-IR knockdown rats. Unexpectedly, these animals also displayed a 40% reduction (P &lt; 0.05) in insulin secretion in response to an identical hyperglycemic stimulus (</w:instrText>
      </w:r>
      <w:r>
        <w:rPr>
          <w:rFonts w:ascii="Cambria Math" w:hAnsi="Cambria Math" w:cs="Cambria Math"/>
          <w:sz w:val="24"/>
          <w:szCs w:val="24"/>
          <w:lang w:val="en-US" w:eastAsia="ja-JP"/>
        </w:rPr>
        <w:instrText>∼</w:instrText>
      </w:r>
      <w:r>
        <w:rPr>
          <w:rFonts w:ascii="Times New Roman" w:hAnsi="Times New Roman" w:cs="Times New Roman"/>
          <w:sz w:val="24"/>
          <w:szCs w:val="24"/>
          <w:lang w:val="en-US" w:eastAsia="ja-JP"/>
        </w:rPr>
        <w:instrText xml:space="preserve">220 mg/dl). Our data demonstrate that chronic suppression of VMH-IR gene expression is sufficient to impair glucose metabolism as well as α-cell and β-cell function in nondiabetic, nonobese rats. These data suggest that insulin resistance within the VMH may be a significant contributor to the development of type 2 diabetes.","DOI":"10.1152/ajpendo.00304.2011","ISSN":"1522-1555","note":"PMID: 21828334 \nPMCID: PMC3774165","journalAbbreviation":"Am. J. Physiol. Endocrinol. Metab.","language":"eng","author":[{"family":"Paranjape","given":"Sachin A."},{"family":"Chan","given":"Owen"},{"family":"Zhu","given":"Wanling"},{"family":"Horblitt","given":"Adam M."},{"family":"Grillo","given":"Claudia A."},{"family":"Wilson","given":"Steven"},{"family":"Reagan","given":"Lawrence"},{"family":"Sherwin","given":"Robert S."}],"issued":{"date-parts":[["2011",11]]}}},{"id":947,"uris":["http://zotero.org/users/599479/items/F9U5PWIT"],"uri":["http://zotero.org/users/599479/items/F9U5PWIT"],"itemData":{"id":947,"type":"article-journal","title":"Bidirectional electromagnetic control of the hypothalamus regulates feeding and metabolism","container-title":"Nature","page":"647-650","volume":"531","issue":"7596","source":"PubMed","abstract":"Targeted, temporally regulated neural modulation is invaluable in determining the physiological roles of specific neural populations or circuits. Here we describe a system for non-invasive, temporal activation or inhibition of neuronal activity in vivo and its use to study central nervous system control of glucose homeostasis and feeding in mice. We are able to induce neuronal activation remotely using radio waves or magnetic fields via Cre-dependent expression of a GFP-tagged ferritin fusion protein tethered to the cation-conducting transient receptor potential vanilloid 1 (TRPV1) by a camelid anti-GFP antibody (anti-GFP-TRPV1). Neuronal inhibition via the same stimuli is achieved by mutating the TRPV1 pore, rendering the channel chloride-permeable. These constructs were targeted to glucose-sensing neurons in the ventromedial hypothalamus in glucokinase-Cre mice, which express Cre in glucose-sensing neurons. Acute activation of glucose-sensing neurons in this region increases plasma glucose and glucagon, lowers insulin levels and stimulates feeding, while inhibition reduces blood glucose, raises insulin levels and suppresses feeding. These results suggest that pancreatic hormones function as an effector mechanism of central nervous system circuits controlling blood glucose and behaviour. The method we employ obviates the need for permanent implants and could potentially be applied to study other neural processes or used to regulate other, even dispersed, cell types.","DOI":"10.1038/nature17183","ISSN":"1476-4687","note":"PMID: 27007848\nPMCID: PMC4894494","journalAbbreviation":"Nature","language":"eng","author":[{"family":"Stanley","given":"Sarah A."},{"family":"Kelly","given":"Leah"},{"family":"Latcha","given":"Kaamashri N."},{"family":"Schmidt","given":"Sarah F."},{"family":"Yu","given":"Xiaofei"},{"family":"Nectow","given":"Alexander R."},{"family":"Sauer","given":"Jeremy"},{"family":"Dyke","given":"Jonathan P."},{"family":"Dordick","given":"Jonathan S."},{"family":"Friedman","given":"Jeffrey M."}],"issued":{"date-parts":[["2016",3,31]]}}}],"schema":"https://github.com/citation-style-language/schema/raw/master/csl-citation.json"} </w:instrText>
      </w:r>
      <w:r>
        <w:rPr>
          <w:rFonts w:ascii="Times New Roman" w:hAnsi="Times New Roman" w:cs="Times New Roman"/>
          <w:sz w:val="24"/>
          <w:szCs w:val="24"/>
          <w:lang w:val="en-US" w:eastAsia="ja-JP"/>
        </w:rPr>
        <w:fldChar w:fldCharType="separate"/>
      </w:r>
      <w:r>
        <w:rPr>
          <w:rFonts w:ascii="Times New Roman" w:hAnsi="Times New Roman" w:cs="Times New Roman"/>
          <w:sz w:val="24"/>
          <w:szCs w:val="24"/>
          <w:lang w:val="en-US"/>
        </w:rPr>
        <w:t>(3,5,7,11,32)</w:t>
      </w:r>
      <w:r>
        <w:rPr>
          <w:rFonts w:ascii="Times New Roman" w:hAnsi="Times New Roman" w:cs="Times New Roman"/>
          <w:sz w:val="24"/>
          <w:szCs w:val="24"/>
          <w:lang w:val="en-US" w:eastAsia="ja-JP"/>
        </w:rPr>
        <w:fldChar w:fldCharType="end"/>
      </w:r>
      <w:r>
        <w:rPr>
          <w:rFonts w:ascii="Times New Roman" w:hAnsi="Times New Roman" w:cs="Times New Roman"/>
          <w:sz w:val="24"/>
          <w:szCs w:val="24"/>
          <w:lang w:val="en-US"/>
        </w:rPr>
        <w:t xml:space="preserve"> and supported by evidence from huma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7rvbplqon","properties":{"formattedCitation":"(33)","plainCitation":"(33)","noteIndex":0},"citationItems":[{"id":1316,"uris":["http://zotero.org/users/599479/items/VQBKXDXG"],"uri":["http://zotero.org/users/599479/items/VQBKXDXG"],"itemData":{"id":1316,"type":"chapter","title":"The Efferent Arm of the Energy Balance Regulatory Pathway: Neuroendocrinology and Pathology","container-title":"Energy Metabolism and Obesity","collection-title":"Contemporary Endocrinology","publisher":"Humana Press","page":"69-85","URL":"http://dx.doi.org/10.1007/978-1-60327-139-4_5","ISBN":"978-1-58829-671-9","language":"English","editor":[{"family":"Donohoue","given":"PatriciaA."}],"author":[{"family":"Lustig","given":"RobertH."}],"issued":{"date-parts":[["2008",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ur current first-in-man study causally links brain insulin action to insulin secretion and shows that this link depends on central nervous insulin sensitivity. In participants with high hypothalamic insulin sensitivity, nasal insulin administration promoted insulin secretion from the pancreas. Interestingly in subjects with low hypothalamic insulin sensitivity, nasal insulin seemed to have an opposite effect, albeit with a considerably smaller effect size.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previous cross-sectional study, we detected insulin resistance of the hypothalamus to be associated with insulin hypersecretion in response to oral glucose load (without acute insulin delivery to the bra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1tnf6n3rnn","properties":{"formattedCitation":"(21)","plainCitation":"(21)","noteIndex":0},"citationItems":[{"id":2718,"uris":["http://zotero.org/groups/1068958/items/G9EXM758"],"uri":["http://zotero.org/groups/1068958/items/G9EXM758"],"itemData":{"id":2718,"type":"article-journal","title":"Hypothalamic insulin responsiveness is associated with pancreatic insulin secretion in humans","container-title":"Physiology &amp; Behavior","page":"134-138","volume":"176","source":"PubMed","abstract":"CONTEXT: Activity of the hypothalamus - the major brain area controlling peripheral metabolism - is specifically modulated by insulin. Research in animals suggests that brain insulin action influences pancreatic insulin secretion.\nOBJECTIVE: We investigated the association between hypothalamic insulin sensitivity and pancreatic insulin secretion in humans.\nDESIGN AND SETTING: This was a clinical-experimental trial in an university hospital setting.\nPARTICIPANTS: 48 healthy volunteers (21 women and 27 men) were included.\nMAIN OUTCOME MEASURES: Insulin sensitivity of the hypothalamus was quantified by cerebral blood flow (CBF) using MRI in combination with intranasal insulin administration. On a different day, a 75g oral glucose tolerance test with glucose, insulin, and C-peptide levels measured at five time points was performed. Three established insulin secretion indices (insulinogenic index [IGI], corrected insulin response [CIR], and AUCC-peptide0-30/AUCglucose0-30) were then analyzed for correlations with hypothalamic insulin sensitivity independent of whole-body insulin sensitivity.\nRESULTS: Hypothalamic insulin sensitivity showed a significant association with all three investigated insulin secretion indices (IGI p=0.0043; CIR p=0.06; AUCCpep0-30/AUCgluc0-30 p=0.0179). Participants with a strong hypothalamic insulin effect (i.e. decreased CBF after intranasal insulin administration) had lower insulin secretion during the OGTT, whereas participants with hypothalamic insulin resistance had substantially higher insulin secretion. No correlations with the occipital cortex, a control region, were detected.\nCONCLUSIONS: Our data suggest that hypothalamic insulin resistance might contribute to pancreatic insulin hypersecretion. Alternatively, common pathogenetic mechanisms could introduce both brain insulin resistance and beta cell hypersecretion.","DOI":"10.1016/j.physbeh.2017.03.036","ISSN":"1873-507X","note":"PMID: 28347723","journalAbbreviation":"Physiol. Behav.","language":"eng","author":[{"family":"Kullmann","given":"Stephanie"},{"family":"Fritsche","given":"Andreas"},{"family":"Wagner","given":"Robert"},{"family":"Schwab","given":"Sophia"},{"family":"Häring","given":"Hans-Ulrich"},{"family":"Preissl","given":"Hubert"},{"family":"Heni","given":"Martin"}],"issued":{"date-parts":[["2017",7,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cross-sectional association studies, causality can not be proven, as multiple confounding biological processes will be present. In light of our current interventional results, one explanation for this previous finding could be that the chronic impairment of hypothalamus-derived signals, as in case of obesity and hypothalamic insulin resistance, </w:t>
      </w:r>
      <w:r>
        <w:rPr>
          <w:rFonts w:ascii="Times New Roman" w:hAnsi="Times New Roman" w:cs="Times New Roman"/>
          <w:sz w:val="24"/>
          <w:szCs w:val="24"/>
          <w:lang w:val="en"/>
        </w:rPr>
        <w:t xml:space="preserve">shifts the ratio of inputs to the beta cell and causes an imbalance with a predominance of non-neuronal signals that reinforce insulin secretion </w:t>
      </w:r>
      <w:r>
        <w:rPr>
          <w:rFonts w:ascii="Times New Roman" w:hAnsi="Times New Roman" w:cs="Times New Roman"/>
          <w:sz w:val="24"/>
          <w:szCs w:val="24"/>
          <w:lang w:val="en"/>
        </w:rPr>
        <w:fldChar w:fldCharType="begin"/>
      </w:r>
      <w:r>
        <w:rPr>
          <w:rFonts w:ascii="Times New Roman" w:hAnsi="Times New Roman" w:cs="Times New Roman"/>
          <w:sz w:val="24"/>
          <w:szCs w:val="24"/>
          <w:lang w:val="en"/>
        </w:rPr>
        <w:instrText xml:space="preserve"> ADDIN ZOTERO_ITEM CSL_CITATION {"citationID":"a1gsakkm6et","properties":{"formattedCitation":"(21)","plainCitation":"(21)","noteIndex":0},"citationItems":[{"id":2718,"uris":["http://zotero.org/groups/1068958/items/G9EXM758"],"uri":["http://zotero.org/groups/1068958/items/G9EXM758"],"itemData":{"id":2718,"type":"article-journal","title":"Hypothalamic insulin responsiveness is associated with pancreatic insulin secretion in humans","container-title":"Physiology &amp; Behavior","page":"134-138","volume":"176","source":"PubMed","abstract":"CONTEXT: Activity of the hypothalamus - the major brain area controlling peripheral metabolism - is specifically modulated by insulin. Research in animals suggests that brain insulin action influences pancreatic insulin secretion.\nOBJECTIVE: We investigated the association between hypothalamic insulin sensitivity and pancreatic insulin secretion in humans.\nDESIGN AND SETTING: This was a clinical-experimental trial in an university hospital setting.\nPARTICIPANTS: 48 healthy volunteers (21 women and 27 men) were included.\nMAIN OUTCOME MEASURES: Insulin sensitivity of the hypothalamus was quantified by cerebral blood flow (CBF) using MRI in combination with intranasal insulin administration. On a different day, a 75g oral glucose tolerance test with glucose, insulin, and C-peptide levels measured at five time points was performed. Three established insulin secretion indices (insulinogenic index [IGI], corrected insulin response [CIR], and AUCC-peptide0-30/AUCglucose0-30) were then analyzed for correlations with hypothalamic insulin sensitivity independent of whole-body insulin sensitivity.\nRESULTS: Hypothalamic insulin sensitivity showed a significant association with all three investigated insulin secretion indices (IGI p=0.0043; CIR p=0.06; AUCCpep0-30/AUCgluc0-30 p=0.0179). Participants with a strong hypothalamic insulin effect (i.e. decreased CBF after intranasal insulin administration) had lower insulin secretion during the OGTT, whereas participants with hypothalamic insulin resistance had substantially higher insulin secretion. No correlations with the occipital cortex, a control region, were detected.\nCONCLUSIONS: Our data suggest that hypothalamic insulin resistance might contribute to pancreatic insulin hypersecretion. Alternatively, common pathogenetic mechanisms could introduce both brain insulin resistance and beta cell hypersecretion.","DOI":"10.1016/j.physbeh.2017.03.036","ISSN":"1873-507X","note":"PMID: 28347723","journalAbbreviation":"Physiol. Behav.","language":"eng","author":[{"family":"Kullmann","given":"Stephanie"},{"family":"Fritsche","given":"Andreas"},{"family":"Wagner","given":"Robert"},{"family":"Schwab","given":"Sophia"},{"family":"Häring","given":"Hans-Ulrich"},{"family":"Preissl","given":"Hubert"},{"family":"Heni","given":"Martin"}],"issued":{"date-parts":[["2017",7,1]]}}}],"schema":"https://github.com/citation-style-language/schema/raw/master/csl-citation.json"} </w:instrText>
      </w:r>
      <w:r>
        <w:rPr>
          <w:rFonts w:ascii="Times New Roman" w:hAnsi="Times New Roman" w:cs="Times New Roman"/>
          <w:sz w:val="24"/>
          <w:szCs w:val="24"/>
          <w:lang w:val="en"/>
        </w:rPr>
        <w:fldChar w:fldCharType="separate"/>
      </w:r>
      <w:r>
        <w:rPr>
          <w:rFonts w:ascii="Times New Roman" w:hAnsi="Times New Roman" w:cs="Times New Roman"/>
          <w:sz w:val="24"/>
          <w:szCs w:val="24"/>
          <w:lang w:val="en-US"/>
        </w:rPr>
        <w:t>(21)</w:t>
      </w:r>
      <w:r>
        <w:rPr>
          <w:rFonts w:ascii="Times New Roman" w:hAnsi="Times New Roman" w:cs="Times New Roman"/>
          <w:sz w:val="24"/>
          <w:szCs w:val="24"/>
          <w:lang w:val="en"/>
        </w:rPr>
        <w:fldChar w:fldCharType="end"/>
      </w:r>
      <w:r>
        <w:rPr>
          <w:rFonts w:ascii="Times New Roman" w:hAnsi="Times New Roman" w:cs="Times New Roman"/>
          <w:sz w:val="24"/>
          <w:szCs w:val="24"/>
          <w:lang w:val="en"/>
        </w:rPr>
        <w:t>.</w:t>
      </w:r>
      <w:r>
        <w:rPr>
          <w:rFonts w:ascii="Times New Roman" w:hAnsi="Times New Roman" w:cs="Times New Roman"/>
          <w:sz w:val="24"/>
          <w:szCs w:val="24"/>
          <w:lang w:val="en-US"/>
        </w:rPr>
        <w:t xml:space="preserve"> Such an effect is </w:t>
      </w:r>
      <w:r>
        <w:rPr>
          <w:rFonts w:ascii="Times New Roman" w:hAnsi="Times New Roman" w:cs="Times New Roman"/>
          <w:sz w:val="24"/>
          <w:szCs w:val="24"/>
          <w:lang w:val="en-US"/>
        </w:rPr>
        <w:lastRenderedPageBreak/>
        <w:t xml:space="preserve">known in patients with neurosurgical lesions in the hypothalamu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8k12qco2t","properties":{"formattedCitation":"(34)","plainCitation":"(34)","noteIndex":0},"citationItems":[{"id":997,"uris":["http://zotero.org/users/599479/items/H8AXHD5E"],"uri":["http://zotero.org/users/599479/items/H8AXHD5E"],"itemData":{"id":997,"type":"article-journal","title":"Hypothalamic obesity: the sixth cranial endocrinopathy","container-title":"The Endocrinologist","page":"210-217","volume":"12","issue":"3","author":[{"family":"Lustig","given":"Robert H."}],"issued":{"date-parts":[["200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might also occur in case of hypothalamic insulin resistance.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very interesting and unexpected finding of our current study is the mismatch of effects of nasal insulin on C-peptide versus plasma insulin. In brain insulin sensitive subjects, nasal insulin enhanced C-peptide levels while plasma insulin concentrations were only marginally changed. For the interpretation of this result, it is important to keep in mind that the pancreas drains towards the portal system that reaches the liver first. While around 50 % of the secreted insulin is cleared in the liv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crh9re60d","properties":{"formattedCitation":"(25)","plainCitation":"(25)","noteIndex":0},"citationItems":[{"id":3516,"uris":["http://zotero.org/users/599479/items/B7DJJESP"],"uri":["http://zotero.org/users/599479/items/B7DJJESP"],"itemData":{"id":3516,"type":"article-journal","title":"The cell biology of systemic insulin function","container-title":"The Journal of Cell Biology","page":"2273-2289","volume":"217","issue":"7","source":"PubMed","abstract":"Insulin is the paramount anabolic hormone, promoting carbon energy deposition in the body. Its synthesis, quality control, delivery, and action are exquisitely regulated by highly orchestrated intracellular mechanisms in different organs or \"stations\" of its bodily journey. In this Beyond the Cell review, we focus on these five stages of the journey of insulin through the body and the captivating cell biology that underlies the interaction of insulin with each organ. We first analyze insulin's biosynthesis in and export from the β-cells of the pancreas. Next, we focus on its first pass and partial clearance in the liver with its temporality and periodicity linked to secretion. Continuing the journey, we briefly describe insulin's action on the blood vasculature and its still-debated mechanisms of exit from the capillary beds. Once in the parenchymal interstitium of muscle and adipose tissue, insulin promotes glucose uptake into myofibers and adipocytes, and we elaborate on the intricate signaling and vesicle traffic mechanisms that underlie this fundamental function. Finally, we touch upon the renal degradation of insulin to end its action. Cellular discernment of insulin's availability and action should prove critical to understanding its pivotal physiological functions and how their failure leads to diabetes.","DOI":"10.1083/jcb.201802095","ISSN":"1540-8140","note":"PMID: 29622564\nPMCID: PMC6028526","journalAbbreviation":"J. Cell Biol.","language":"eng","author":[{"family":"Tokarz","given":"Victoria L."},{"family":"MacDonald","given":"Patrick E."},{"family":"Klip","given":"Amira"}],"issued":{"date-parts":[["2018",7,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o-secreted C-peptide passes the hepatic bed unaffected. As insulin and C-peptide are released from pancreatic beta cells in equimolar fashion, a discrepancy in the both indicates altered insulin clearance in the liver. This would mean that besides stimulating insulin secretion from the pancreas, brain insulin might additionally increase hepatic insulin clearance. Even though it is long known that insulin clearance rate is considerably different between persons and reduced e.g. in obesi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20gvu4h3mr","properties":{"formattedCitation":"(35)","plainCitation":"(35)","noteIndex":0},"citationItems":[{"id":3510,"uris":["http://zotero.org/users/599479/items/WG227GMG"],"uri":["http://zotero.org/users/599479/items/WG227GMG"],"itemData":{"id":3510,"type":"article-journal","title":"Hyperinsulinemia of obesity is due to decreased clearance of insulin","container-title":"The American Journal of Physiology","page":"E155-159","volume":"245","issue":"2","source":"PubMed","abstract":"The hyperinsulinemia of obesity could result from a decrease in the metabolic clearance rate of insulin (MCR-I), an increase in the secretory rate of insulin (SR-I), or a combination of both these processes. Because C-peptide and insulin are secreted in an equimolar ratio, the plasma concentrations of C-peptide (C) and insulin (I) are inversely proportional to their rates of metabolic clearance (C/I = MCR-I/MCR-C). We obtained 24-h integrated concentrations (IC) of insulin (IC-I) and C-peptide (IC-C) in 23 obese and 45 nonobese subjects over a period of normal activity and food intake. The IC-I was 69% higher in the obese subjects (P less than 0.0001). A 13% increase in the IC-C (P = 0.04), with a constant rate of C-peptide clearance, indicates a proportionate increase in SR-I. A 33% decrease in the IC-C/IC-I in the obese group (P less than 0.005) reflects a decrease in MCR-I; hence, 75% of the hyperinsulinemia is due to a decrease in the clearance of insulin. Because peripheral MCR-I (pMCR-I) is similar in obese and nonobese subjects, the decrease in MCR-I may be due to a decrease in the hepatic clearance of insulin. This conclusion was supported by our comparison of 24-h IC-C/IC-I ratios in the obese and nonobese subjects. Whereas the 24-h IC-C/IC-I of the nonobese resembled the fasting state, the 24-h IC-C/IC-I of the obese resembled the postprandial state, when insulin removal by the liver is known to be suppressed. These data are consistent with a decreased 24-h hepatic MCR-I (hMCR-I) as the cause of the hyperinsulinemia of obesity.","DOI":"10.1152/ajpendo.1983.245.2.E155","ISSN":"0002-9513","note":"PMID: 6349380","journalAbbreviation":"Am. J. Physiol.","language":"eng","author":[{"family":"Meistas","given":"M. T."},{"family":"Margolis","given":"S."},{"family":"Kowarski","given":"A. A."}],"issued":{"date-parts":[["1983",8]]}}}],"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gulating mechanisms are still largely unknown. Our current results suggest that brain insulin action could contribute here, thereby potentially preventing peripheral hyperinsulinemia by increasing postprandial insulin clearance. Though, appropriate clinical intervention studies are needed to test the role of insulin clearance as a potential downstream effect of brain insulin action.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sides stimulating insulin release, cholinergic signals to pancreatic islets also promote somatostatin secretion, at least under specific circumstanc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b7IemR6","properties":{"formattedCitation":"(27)","plainCitation":"(27)","noteIndex":0},"citationItems":[{"id":1353,"uris":["http://zotero.org/users/599479/items/XFR2ZB7P"],"uri":["http://zotero.org/users/599479/items/XFR2ZB7P"],"itemData":{"id":1353,"type":"article-journal","title":"Control Of Insulin Secretion By Cholinergic Signaling In The Human Pancreatic Islet","container-title":"Diabetes","source":"NCBI PubMed","abstract":"Acetylcholine regulates hormone secretion from the pancreatic islet and is thus crucial for glucose homeostasis. Little is known, however, about acetylcholine (cholinergic) signaling in the human islet. We recently reported that in the human islet acetylcholine is primarily a paracrine signal released from alpha cells rather than primarily a neural signal as in rodent islets. Here we demonstrate that the effects acetylcholine produces in the human islet are different and more complex than expected from studies conducted on cell lines and rodent islets. We found that endogenous acetylcholine not only stimulates the insulin-secreting beta cell via the muscarinic acetylcholine receptors M3 and M5, but also the somatostatin-secreting delta cell via M1 receptors. Because somatostatin is a strong inhibitor of insulin secretion, we hypothesized that cholinergic input to the delta cell indirectly regulates beta cell function. Indeed, when all muscarinic signaling was blocked, somatostatin secretion decreased and insulin secretion unexpectedly increased, suggesting a reduced inhibitory input to beta cells. Endogenous cholinergic signaling therefore provides direct stimulatory and indirect inhibitory input to beta cells to regulate insulin secretion from the human islet.","DOI":"10.2337/db13-1371","ISSN":"1939-327X","note":"PMID: 24658304","journalAbbreviation":"Diabetes","language":"ENG","author":[{"family":"Molina","given":"Judith"},{"family":"Rodriguez-Diaz","given":"Rayner"},{"family":"Fachado","given":"Alberto"},{"family":"Jacques-Silva","given":"M. Caroline"},{"family":"Berggren","given":"Per-Olof"},{"family":"Caicedo","given":"Alejandro"}],"issued":{"date-parts":[["2014",3,2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ough, our current results demonstrate that in the context of elevated blood glucose, somatostatin release is not triggered by nasal insulin.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hird major hormone secreted from pancreatic islets, glucagon, markedly decreased during the hyperglycemic clamp experiment. This response to elevated glucose levels is well known and thought mainly to be due to the glucose-stimulated rise in insulin that suppresses glucagon secretion in a paracrine fash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2eqfqla5ia","properties":{"formattedCitation":"(36)","plainCitation":"(36)","noteIndex":0},"citationItems":[{"id":3509,"uris":["http://zotero.org/users/599479/items/Z2P2IINP"],"uri":["http://zotero.org/users/599479/items/Z2P2IINP"],"itemData":{"id":3509,"type":"article-journal","title":"Intra-islet insulin suppresses glucagon release via GABA-GABAA receptor system","container-title":"Cell Metabolism","page":"47-58","volume":"3","issue":"1","source":"PubMed","abstract":"Excessive secretion of glucagon is a major contributor to the development of diabetic hyperglycemia. Secretion of glucagon is regulated by various nutrients, with glucose being a primary determinant of the rate of alpha cell glucagon secretion. The intra-islet action of insulin is essential to exert the effect of glucose on the alpha cells since, in the absence of insulin, glucose is not able to suppress glucagon release in vivo. However, the precise mechanism by which insulin suppresses glucagon secretion from alpha cells is unknown. In this study, we show that insulin induces activation of GABAA receptors in the alpha cells by receptor translocation via an Akt kinase-dependent pathway. This leads to membrane hyperpolarization in the alpha cells and, ultimately, suppression of glucagon secretion. We propose that defects in this pathway(s) contribute to diabetic hyperglycemia.","DOI":"10.1016/j.cmet.2005.11.015","ISSN":"1550-4131","note":"PMID: 16399504","journalAbbreviation":"Cell Metab.","language":"eng","author":[{"family":"Xu","given":"Elaine"},{"family":"Kumar","given":"Mohan"},{"family":"Zhang","given":"Yi"},{"family":"Ju","given":"William"},{"family":"Obata","given":"Toshiyuki"},{"family":"Zhang","given":"Nina"},{"family":"Liu","given":"Shiying"},{"family":"Wendt","given":"Anna"},{"family":"Deng","given":"Shaoping"},{"family":"Ebina","given":"Yousuke"},{"family":"Wheeler","given":"Michael B."},{"family":"Braun","given":"Matthias"},{"family":"Wang","given":"Qinghua"}],"issued":{"date-parts":[["2006",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ur current results argue against an additional effect of brain insulin under hyperglycemia, i.e. to postprandial glucagon kinetics. As experimental data from rodents suggest a role of brain insulin for glucagon secretion also at fasting </w:t>
      </w:r>
      <w:proofErr w:type="spellStart"/>
      <w:r>
        <w:rPr>
          <w:rFonts w:ascii="Times New Roman" w:hAnsi="Times New Roman" w:cs="Times New Roman"/>
          <w:sz w:val="24"/>
          <w:szCs w:val="24"/>
          <w:lang w:val="en-US"/>
        </w:rPr>
        <w:t>glycemi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PMJYZI9","properties":{"formattedCitation":"(37)","plainCitation":"(37)","noteIndex":0},"citationItems":[{"id":3518,"uris":["http://zotero.org/users/599479/items/NXCSU8MD"],"uri":["http://zotero.org/users/599479/items/NXCSU8MD"],"itemData":{"id":3518,"type":"article-journal","title":"Influence of Insulin in the Ventromedial Hypothalamus on Pancreatic Glucagon Secretion In Vivo","container-title":"Diabetes","page":"1521-1527","volume":"59","issue":"6","source":"diabetes.diabetesjournals.org","abstract":"OBJECTIVE Insulin released by the β-cell is thought to act locally to regulate glucagon secretion. The possibility that insulin might also act centrally to modulate islet glucagon secretion has received little attention.\nRESEARCH DESIGN AND METHODS Initially the counterregulatory response to identical hypoglycemia was compared during intravenous insulin and phloridzin infusion in awake chronically catheterized nondiabetic rats. To explore whether the disparate glucagon responses seen were in part due to changes in ventromedial hypothalamus (VMH) exposure to insulin, bilateral guide cannulas were inserted to the level of the VMH and 8 days later rats received a VMH microinjection of either 1) anti-insulin affibody, 2) control affibody, 3) artificial extracellular fluid, 4) insulin (50 μU), 5) insulin receptor antagonist (S961), or 6) anti-insulin affibody plus a γ-aminobutyric acid A (GABAA) receptor agonist muscimol, prior to a hypoglycemic clamp or under baseline conditions.\nRESULTS As expected, insulin-induced hypoglycemia produced a threefold increase in plasma glucagon. However, the glucagon response was fourfold to fivefold greater when circulating insulin did not increase, despite equivalent hypoglycemia and C-peptide suppression. In contrast, epinephrine responses were not altered. The phloridzin-hypoglycemia induced glucagon increase was attenuated (40%) by VMH insulin microinjection. Conversely, local VMH blockade of insulin amplified glucagon twofold to threefold during insulin-induced hypoglycemia. Furthermore, local blockade of basal insulin levels or insulin receptors within the VMH caused an immediate twofold increase in fasting glucagon levels that was prevented by coinjection to the VMH of a GABAA receptor agonist.\nCONCLUSIONS Together, these data suggest that insulin's inhibitory effect on α-cell glucagon release is in part mediated at the level of the VMH under both normoglycemic and hypoglycemic conditions.","DOI":"10.2337/db10-0014","ISSN":"0012-1797, 1939-327X","note":"PMID: 20299468","language":"en","author":[{"family":"Paranjape","given":"Sachin A."},{"family":"Chan","given":"Owen"},{"family":"Zhu","given":"Wanling"},{"family":"Horblitt","given":"Adam M."},{"family":"McNay","given":"Ewan C."},{"family":"Cresswell","given":"James A."},{"family":"Bogan","given":"Jonathan S."},{"family":"McCrimmon","given":"Rory J."},{"family":"Sherwin","given":"Robert S."}],"issued":{"date-parts":[["2010",6,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additionally analyzed the effect of brain insulin delivery on glucagon levels under fasting condition, but detected no effect. These data suggest that the modulation of glucagon release via brain insulin sensitivity is not relevant under </w:t>
      </w:r>
      <w:proofErr w:type="spellStart"/>
      <w:r>
        <w:rPr>
          <w:rFonts w:ascii="Times New Roman" w:hAnsi="Times New Roman" w:cs="Times New Roman"/>
          <w:sz w:val="24"/>
          <w:szCs w:val="24"/>
          <w:lang w:val="en-US"/>
        </w:rPr>
        <w:t>normo</w:t>
      </w:r>
      <w:proofErr w:type="spellEnd"/>
      <w:r>
        <w:rPr>
          <w:rFonts w:ascii="Times New Roman" w:hAnsi="Times New Roman" w:cs="Times New Roman"/>
          <w:sz w:val="24"/>
          <w:szCs w:val="24"/>
          <w:lang w:val="en-US"/>
        </w:rPr>
        <w:t xml:space="preserve">- and hyperglycemic conditions. However, it plays a crucial role during hypoglycemi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aR1gG3I","properties":{"formattedCitation":"(8)","plainCitation":"(8)","noteIndex":0},"citationItems":[{"id":3505,"uris":["http://zotero.org/users/599479/items/MS58XR29"],"uri":["http://zotero.org/users/599479/items/MS58XR29"],"itemData":{"id":3505,"type":"article-journal","title":"GLUT2, glucose sensing and glucose homeostasis","container-title":"Diabetologia","page":"221-232","volume":"58","issue":"2","source":"PubMed","abstract":"The glucose transporter isoform GLUT2 is expressed in liver, intestine, kidney and pancreatic islet beta cells, as well as in the central nervous system, in neurons, astrocytes and tanycytes. Physiological studies of genetically modified mice have revealed a role for GLUT2 in several regulatory mechanisms. In pancreatic beta cells, GLUT2 is required for glucose-stimulated insulin secretion. In hepatocytes, suppression of GLUT2 expression revealed the existence of an unsuspected glucose output pathway that may depend on a membrane traffic-dependent mechanism. GLUT2 expression is nevertheless required for the physiological control of glucose-sensitive genes, and its inactivation in the liver leads to impaired glucose-stimulated insulin secretion, revealing a liver-beta cell axis, which is likely to be dependent on bile acids controlling beta cell secretion capacity. In the nervous system, GLUT2-dependent glucose sensing controls feeding, thermoregulation and pancreatic islet cell mass and function, as well as sympathetic and parasympathetic activities. Electrophysiological and optogenetic techniques established that Glut2 (also known as Slc2a2)-expressing neurons of the nucleus tractus solitarius can be activated by hypoglycaemia to stimulate glucagon secretion. In humans, inactivating mutations in GLUT2 cause Fanconi-Bickel syndrome, which is characterised by hepatomegaly and kidney disease; defects in insulin secretion are rare in adult patients, but GLUT2 mutations cause transient neonatal diabetes. Genome-wide association studies have reported that GLUT2 variants increase the risks of fasting hyperglycaemia, transition to type 2 diabetes, hypercholesterolaemia and cardiovascular diseases. Individuals with a missense mutation in GLUT2 show preference for sugar-containing foods. We will discuss how studies in mice help interpret the role of GLUT2 in human physiology.","DOI":"10.1007/s00125-014-3451-1","ISSN":"1432-0428","note":"PMID: 25421524","journalAbbreviation":"Diabetologia","language":"eng","author":[{"family":"Thorens","given":"Bernard"}],"issued":{"date-parts":[["2015",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ken together, our current results demonstrate that brain insulin action is able to modulate pancreatic insulin secretion depending on insulin sensitivity of the hypothalamus. In lean persons with high hypothalamic insulin sensitivity, brain insulin delivery stimulates second phase pancreatic insulin secretion. Together with brain insulin’s ability to enhance hepatic insulin sensitivi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rbks1nf1v","properties":{"formattedCitation":"(20)","plainCitation":"(20)","noteIndex":0},"citationItems":[{"id":2784,"uris":["http://zotero.org/users/599479/items/MG5CAH7K"],"uri":["http://zotero.org/users/599479/items/MG5CAH7K"],"itemData":{"id":2784,"type":"article-journal","title":"Hypothalamic and Striatal Insulin Action Suppresses Endogenous Glucose Production and May Stimulate Glucose Uptake During Hyperinsulinemia in Lean but Not in Overweight Men","container-title":"Diabetes","page":"1797-1806","volume":"66","issue":"7","source":"PubMed","abstract":"Intranasal spray application facilitates insulin delivery to the human brain. Although brain insulin modulates peripheral metabolism, the mechanisms involved remain elusive. Twenty-one men underwent two hyperinsulinemic-euglycemic clamps with d-[6,6-(2)H2]glucose infusion to measure endogenous glucose production and glucose disappearance. On two separate days, participants received intranasal insulin or placebo. Insulin spillover into circulation after intranasal insulin application was mimicked by an intravenous insulin bolus on placebo day. On a different day, brain insulin sensitivity was assessed by functional MRI. Glucose infusion rates (GIRs) had to be increased more after nasal insulin than after placebo to maintain euglycemia in lean but not in overweight people. The increase in GIRs was associated with regional brain insulin action in hypothalamus and striatum. Suppression of endogenous glucose production by circulating insulin was more pronounced after administration of nasal insulin than after placebo. Furthermore, glucose uptake into tissue tended to be higher after nasal insulin application. No such effects were detected in overweight participants. By increasing insulin-mediated suppression of endogenous glucose production and stimulating peripheral glucose uptake, brain insulin may improve glucose metabolism during systemic hyperinsulinemia. Obese people appear to lack these mechanisms. Therefore, brain insulin resistance in obesity may have unfavorable consequences for whole-body glucose homeostasis.","DOI":"10.2337/db16-1380","ISSN":"1939-327X","note":"PMID: 28174292","journalAbbreviation":"Diabetes","language":"eng","author":[{"family":"Heni","given":"Martin"},{"family":"Wagner","given":"Robert"},{"family":"Kullmann","given":"Stephanie"},{"family":"Gancheva","given":"Sofiya"},{"family":"Roden","given":"Michael"},{"family":"Peter","given":"Andreas"},{"family":"Stefan","given":"Norbert"},{"family":"Preissl","given":"Hubert"},{"family":"Häring","given":"Hans-Ulrich"},{"family":"Fritsche","given":"Andreas"}],"issued":{"date-parts":[["2017",7]]}}}],"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igher portal insulin concentrations due to this response might contribute to the postprandial suppression of endogenous glucose production and represent a second phase of postprandial glucose allocation (Figure 3). In heavier persons with hypothalamic insulin resistance, this reaction is absent or even reversed with a possibly negative impact on postprandial metabolic control. Further research is needed to delineate the relative contribution of brain insulin derived modulation of postprandial glucose metabolism and the long-term impact of brain insulin resistance for the development of type 2 diabetes. </w:t>
      </w:r>
    </w:p>
    <w:p>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uthor contributions</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H designed the experiment, researched and analyzed data and drafted the manuscript. RW and SK researched and analyzed data and contributed to discussion. CW, BAJ, AV and CK researched data and contributed to discussion. VH prepared the nasal sprays and contributed to discussion. KS supervised MRI measurements and contributed to discussion. AP was responsible for hormone measurements and contributed to discussion. HUH, HP and AF contributed to the design of the study and to discussion. All authors approved the final version of the manuscript prior to submission. AF is the guarantor for this work. </w:t>
      </w:r>
    </w:p>
    <w:p>
      <w:pPr>
        <w:spacing w:line="480" w:lineRule="auto"/>
        <w:jc w:val="both"/>
        <w:rPr>
          <w:rFonts w:ascii="Times New Roman" w:hAnsi="Times New Roman" w:cs="Times New Roman"/>
          <w:sz w:val="24"/>
          <w:szCs w:val="24"/>
          <w:lang w:val="en-US"/>
        </w:rPr>
      </w:pPr>
    </w:p>
    <w:p>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cknowledgements</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ank all study participants for their cooperation in this project. We gratefully acknowledge the excellent technical assistance of </w:t>
      </w:r>
      <w:proofErr w:type="spellStart"/>
      <w:r>
        <w:rPr>
          <w:rFonts w:ascii="Times New Roman" w:hAnsi="Times New Roman" w:cs="Times New Roman"/>
          <w:sz w:val="24"/>
          <w:szCs w:val="24"/>
          <w:lang w:val="en-US"/>
        </w:rPr>
        <w:t>Mai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rutta</w:t>
      </w:r>
      <w:proofErr w:type="spellEnd"/>
      <w:r>
        <w:rPr>
          <w:rFonts w:ascii="Times New Roman" w:hAnsi="Times New Roman" w:cs="Times New Roman"/>
          <w:sz w:val="24"/>
          <w:szCs w:val="24"/>
          <w:lang w:val="en-US"/>
        </w:rPr>
        <w:t xml:space="preserve">, Ellen </w:t>
      </w:r>
      <w:proofErr w:type="spellStart"/>
      <w:r>
        <w:rPr>
          <w:rFonts w:ascii="Times New Roman" w:hAnsi="Times New Roman" w:cs="Times New Roman"/>
          <w:sz w:val="24"/>
          <w:szCs w:val="24"/>
          <w:lang w:val="en-US"/>
        </w:rPr>
        <w:t>Kollmar</w:t>
      </w:r>
      <w:proofErr w:type="spellEnd"/>
      <w:r>
        <w:rPr>
          <w:rFonts w:ascii="Times New Roman" w:hAnsi="Times New Roman" w:cs="Times New Roman"/>
          <w:sz w:val="24"/>
          <w:szCs w:val="24"/>
          <w:lang w:val="en-US"/>
        </w:rPr>
        <w:t xml:space="preserve">, Ines Wagener and Elisabeth </w:t>
      </w:r>
      <w:proofErr w:type="spellStart"/>
      <w:r>
        <w:rPr>
          <w:rFonts w:ascii="Times New Roman" w:hAnsi="Times New Roman" w:cs="Times New Roman"/>
          <w:sz w:val="24"/>
          <w:szCs w:val="24"/>
          <w:lang w:val="en-US"/>
        </w:rPr>
        <w:t>Metzinger</w:t>
      </w:r>
      <w:proofErr w:type="spellEnd"/>
      <w:r>
        <w:rPr>
          <w:rFonts w:ascii="Times New Roman" w:hAnsi="Times New Roman" w:cs="Times New Roman"/>
          <w:sz w:val="24"/>
          <w:szCs w:val="24"/>
          <w:lang w:val="en-US"/>
        </w:rPr>
        <w:t xml:space="preserve">. Dr. Louise Fritsche and Dr. Corinna </w:t>
      </w:r>
      <w:proofErr w:type="spellStart"/>
      <w:r>
        <w:rPr>
          <w:rFonts w:ascii="Times New Roman" w:hAnsi="Times New Roman" w:cs="Times New Roman"/>
          <w:sz w:val="24"/>
          <w:szCs w:val="24"/>
          <w:lang w:val="en-US"/>
        </w:rPr>
        <w:t>Sailer</w:t>
      </w:r>
      <w:proofErr w:type="spellEnd"/>
      <w:r>
        <w:rPr>
          <w:rFonts w:ascii="Times New Roman" w:hAnsi="Times New Roman" w:cs="Times New Roman"/>
          <w:sz w:val="24"/>
          <w:szCs w:val="24"/>
          <w:lang w:val="en-US"/>
        </w:rPr>
        <w:t xml:space="preserve"> supported study coordination. PD Dr. Martina </w:t>
      </w:r>
      <w:proofErr w:type="spellStart"/>
      <w:r>
        <w:rPr>
          <w:rFonts w:ascii="Times New Roman" w:hAnsi="Times New Roman" w:cs="Times New Roman"/>
          <w:sz w:val="24"/>
          <w:szCs w:val="24"/>
          <w:lang w:val="en-US"/>
        </w:rPr>
        <w:t>Guthoff</w:t>
      </w:r>
      <w:proofErr w:type="spellEnd"/>
      <w:r>
        <w:rPr>
          <w:rFonts w:ascii="Times New Roman" w:hAnsi="Times New Roman" w:cs="Times New Roman"/>
          <w:sz w:val="24"/>
          <w:szCs w:val="24"/>
          <w:lang w:val="en-US"/>
        </w:rPr>
        <w:t xml:space="preserve"> provided samples from an earlier stud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r00j7uh80","properties":{"formattedCitation":"(24)","plainCitation":"(24)","noteIndex":0},"citationItems":[{"id":971,"uris":["http://zotero.org/users/599479/items/G7F3SW32"],"uri":["http://zotero.org/users/599479/items/G7F3SW32"],"itemData":{"id":971,"type":"article-journal","title":"The insulin-mediated modulation of visually evoked magnetic fields is reduced in obese subjects","container-title":"PloS one","page":"e19482","volume":"6","issue":"5","source":"NCBI PubMed","abstract":"BACKGROUND\n\nInsulin is an anorexigenic hormone that contributes to the termination of food intake in the postprandial state. An alteration in insulin action in the brain, named \"cerebral insulin resistance\", is responsible for overeating and the development of obesity.\n\n\nMETHODOLOGY/PRINCIPAL FINDINGS\n\nTo analyze the direct effect of insulin on food-related neuronal activity we tested 10 lean and 10 obese subjects. We conducted a magnetencephalography study during a visual working memory task in both the basal state and after applying insulin or placebo spray intranasally to bypass the blood brain barrier. Food and non-food pictures were presented and subjects had to determine whether or not two consecutive pictures belonged to the same category. Intranasal insulin displayed no effect on blood glucose, insulin or C-peptide concentrations in the periphery; however, it led to an increase in the components of evoked fields related to identification and categorization of pictures (at around 170 ms post stimuli in the visual ventral stream) in lean subjects when food pictures were presented. In contrast, insulin did not modulate food-related brain activity in obese subjects.\n\n\nCONCLUSIONS/SIGNIFICANCE\n\nWe demonstrated that intranasal insulin increases the cerebral processing of food pictures in lean whereas this was absent in obese subjects. This study further substantiates the presence of a \"cerebral insulin resistance\" in obese subjects and might be relevant in the pathogenesis of obesity.","DOI":"10.1371/journal.pone.0019482","ISSN":"1932-6203","note":"PMID: 21589921","journalAbbreviation":"PLoS ONE","author":[{"family":"Guthoff","given":"Martina"},{"family":"Stingl","given":"Krunoslav T"},{"family":"Tschritter","given":"Otto"},{"family":"Rogic","given":"Maja"},{"family":"Heni","given":"Martin"},{"family":"Stingl","given":"Katarina"},{"family":"Hallschmid","given":"Manfred"},{"family":"Häring","given":"Hans-Ulrich"},{"family":"Fritsche","given":"Andreas"},{"family":"Preissl","given":"Hubert"},{"family":"Hennige","given":"Anita M"}],"issued":{"date-parts":[["20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glucagon measurements (all University of </w:t>
      </w:r>
      <w:proofErr w:type="spellStart"/>
      <w:r>
        <w:rPr>
          <w:rFonts w:ascii="Times New Roman" w:hAnsi="Times New Roman" w:cs="Times New Roman"/>
          <w:sz w:val="24"/>
          <w:szCs w:val="24"/>
          <w:lang w:val="en-US"/>
        </w:rPr>
        <w:t>Tübingen</w:t>
      </w:r>
      <w:proofErr w:type="spellEnd"/>
      <w:r>
        <w:rPr>
          <w:rFonts w:ascii="Times New Roman" w:hAnsi="Times New Roman" w:cs="Times New Roman"/>
          <w:sz w:val="24"/>
          <w:szCs w:val="24"/>
          <w:lang w:val="en-US"/>
        </w:rPr>
        <w:t xml:space="preserve">, Germany). </w:t>
      </w:r>
    </w:p>
    <w:p>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was partly supported by a grant from the German Federal Ministry of Education and Research (BMBF) to the German Center for Diabetes Research (DZD </w:t>
      </w:r>
      <w:proofErr w:type="spellStart"/>
      <w:r>
        <w:rPr>
          <w:rFonts w:ascii="Times New Roman" w:hAnsi="Times New Roman" w:cs="Times New Roman"/>
          <w:sz w:val="24"/>
          <w:szCs w:val="24"/>
          <w:lang w:val="en-US"/>
        </w:rPr>
        <w:t>e.V</w:t>
      </w:r>
      <w:proofErr w:type="spellEnd"/>
      <w:r>
        <w:rPr>
          <w:rFonts w:ascii="Times New Roman" w:hAnsi="Times New Roman" w:cs="Times New Roman"/>
          <w:sz w:val="24"/>
          <w:szCs w:val="24"/>
          <w:lang w:val="en-US"/>
        </w:rPr>
        <w:t>.,: 01GI09).</w:t>
      </w:r>
    </w:p>
    <w:p>
      <w:pPr>
        <w:spacing w:line="480" w:lineRule="auto"/>
        <w:jc w:val="both"/>
        <w:rPr>
          <w:rFonts w:ascii="Times New Roman" w:hAnsi="Times New Roman" w:cs="Times New Roman"/>
          <w:bCs/>
          <w:sz w:val="24"/>
          <w:szCs w:val="24"/>
          <w:lang w:val="en-US"/>
        </w:rPr>
      </w:pPr>
    </w:p>
    <w:p>
      <w:pPr>
        <w:jc w:val="both"/>
        <w:rPr>
          <w:rFonts w:ascii="Times New Roman" w:hAnsi="Times New Roman" w:cs="Times New Roman"/>
          <w:bCs/>
          <w:sz w:val="24"/>
          <w:szCs w:val="24"/>
          <w:lang w:val="en-US"/>
        </w:rPr>
      </w:pPr>
      <w:r>
        <w:rPr>
          <w:rFonts w:ascii="Times New Roman" w:hAnsi="Times New Roman" w:cs="Times New Roman"/>
          <w:bCs/>
          <w:sz w:val="24"/>
          <w:szCs w:val="24"/>
          <w:lang w:val="en-US"/>
        </w:rPr>
        <w:t>Conflict of interest</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The authors have declared that no conflict of interest exists.</w:t>
      </w:r>
    </w:p>
    <w:p>
      <w:pPr>
        <w:jc w:val="both"/>
        <w:rPr>
          <w:rFonts w:ascii="Times New Roman" w:hAnsi="Times New Roman" w:cs="Times New Roman"/>
          <w:sz w:val="24"/>
          <w:szCs w:val="24"/>
          <w:lang w:val="en-US"/>
        </w:rPr>
      </w:pPr>
    </w:p>
    <w:p>
      <w:pPr>
        <w:jc w:val="both"/>
        <w:rPr>
          <w:rFonts w:ascii="Times New Roman" w:hAnsi="Times New Roman" w:cs="Times New Roman"/>
          <w:bCs/>
          <w:sz w:val="24"/>
          <w:szCs w:val="24"/>
          <w:lang w:val="en-US"/>
        </w:rPr>
      </w:pPr>
      <w:r>
        <w:rPr>
          <w:rFonts w:ascii="Times New Roman" w:hAnsi="Times New Roman" w:cs="Times New Roman"/>
          <w:bCs/>
          <w:sz w:val="24"/>
          <w:szCs w:val="24"/>
          <w:lang w:val="en-US"/>
        </w:rPr>
        <w:t>Registration</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This study was registered at Clinicaltrials.gov as trial number NCT02870361.</w:t>
      </w:r>
    </w:p>
    <w:p>
      <w:pPr>
        <w:rPr>
          <w:rFonts w:ascii="Times New Roman" w:hAnsi="Times New Roman" w:cs="Times New Roman"/>
          <w:sz w:val="24"/>
          <w:szCs w:val="24"/>
          <w:lang w:val="en-US"/>
        </w:rPr>
      </w:pPr>
      <w:r>
        <w:rPr>
          <w:rFonts w:ascii="Times New Roman" w:hAnsi="Times New Roman" w:cs="Times New Roman"/>
          <w:sz w:val="24"/>
          <w:szCs w:val="24"/>
          <w:lang w:val="en-US"/>
        </w:rPr>
        <w:br w:type="page"/>
      </w:r>
    </w:p>
    <w:p>
      <w:pPr>
        <w:jc w:val="both"/>
        <w:rPr>
          <w:rFonts w:ascii="Times New Roman" w:hAnsi="Times New Roman" w:cs="Times New Roman"/>
          <w:sz w:val="24"/>
          <w:szCs w:val="24"/>
          <w:lang w:val="en-US"/>
        </w:rPr>
      </w:pPr>
    </w:p>
    <w:p>
      <w:pPr>
        <w:rPr>
          <w:rFonts w:ascii="Times New Roman" w:hAnsi="Times New Roman" w:cs="Times New Roman"/>
          <w:bCs/>
          <w:sz w:val="24"/>
          <w:szCs w:val="24"/>
          <w:lang w:val="en-US"/>
        </w:rPr>
      </w:pPr>
      <w:r>
        <w:rPr>
          <w:rFonts w:ascii="Times New Roman" w:hAnsi="Times New Roman" w:cs="Times New Roman"/>
          <w:bCs/>
          <w:sz w:val="24"/>
          <w:szCs w:val="24"/>
          <w:lang w:val="en-US"/>
        </w:rPr>
        <w:t>References</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BIBL {"uncited":[],"omitted":[],"custom":[]} CSL_BIBLIOGRAPHY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1. </w:t>
      </w:r>
      <w:r>
        <w:rPr>
          <w:rFonts w:ascii="Times New Roman" w:hAnsi="Times New Roman" w:cs="Times New Roman"/>
          <w:sz w:val="24"/>
          <w:szCs w:val="24"/>
          <w:lang w:val="en-US"/>
        </w:rPr>
        <w:tab/>
        <w:t xml:space="preserve">DeFronzo RA, Ferrannini E. Insulin resistance. A multifaceted syndrome responsible for NIDDM, obesity, hypertension, dyslipidemia, and atherosclerotic cardiovascular disease. Diabetes Care. 1991 Mar;14(3):173–94.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Pr>
          <w:rFonts w:ascii="Times New Roman" w:hAnsi="Times New Roman" w:cs="Times New Roman"/>
          <w:sz w:val="24"/>
          <w:szCs w:val="24"/>
          <w:lang w:val="en-US"/>
        </w:rPr>
        <w:tab/>
        <w:t xml:space="preserve">Schwartz SS, Epstein S, Corkey BE, Grant SFA, Gavin JR, Aguilar RB. The Time Is Right for a New Classification System for Diabetes: Rationale and Implications of the </w:t>
      </w:r>
      <w:r>
        <w:rPr>
          <w:rFonts w:ascii="Times New Roman" w:hAnsi="Times New Roman" w:cs="Times New Roman"/>
          <w:sz w:val="24"/>
          <w:szCs w:val="24"/>
        </w:rPr>
        <w:t>β</w:t>
      </w:r>
      <w:r>
        <w:rPr>
          <w:rFonts w:ascii="Times New Roman" w:hAnsi="Times New Roman" w:cs="Times New Roman"/>
          <w:sz w:val="24"/>
          <w:szCs w:val="24"/>
          <w:lang w:val="en-US"/>
        </w:rPr>
        <w:t xml:space="preserve">-Cell-Centric Classification Schema. Diabetes Care. 2016 Feb;39(2):179–86.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Pr>
          <w:rFonts w:ascii="Times New Roman" w:hAnsi="Times New Roman" w:cs="Times New Roman"/>
          <w:sz w:val="24"/>
          <w:szCs w:val="24"/>
          <w:lang w:val="en-US"/>
        </w:rPr>
        <w:tab/>
        <w:t xml:space="preserve">Thorens B. Neural regulation of pancreatic islet cell mass and function. Diabetes Obes Metab. 2014 Sep;16 Suppl 1:87–95.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Pr>
          <w:rFonts w:ascii="Times New Roman" w:hAnsi="Times New Roman" w:cs="Times New Roman"/>
          <w:sz w:val="24"/>
          <w:szCs w:val="24"/>
          <w:lang w:val="en-US"/>
        </w:rPr>
        <w:tab/>
        <w:t xml:space="preserve">Begg DP, Woods SC. Interactions between the central nervous system and pancreatic islet secretions: a historical perspective. Adv Physiol Educ. 2013 Mar;37(1):53–60.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Pr>
          <w:rFonts w:ascii="Times New Roman" w:hAnsi="Times New Roman" w:cs="Times New Roman"/>
          <w:sz w:val="24"/>
          <w:szCs w:val="24"/>
          <w:lang w:val="en-US"/>
        </w:rPr>
        <w:tab/>
        <w:t xml:space="preserve">Ruud J, Steculorum SM, Brüning JC. Neuronal control of peripheral insulin sensitivity and glucose metabolism. Nat Commun. 2017 May 4;8:15259.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6. </w:t>
      </w:r>
      <w:r>
        <w:rPr>
          <w:rFonts w:ascii="Times New Roman" w:hAnsi="Times New Roman" w:cs="Times New Roman"/>
          <w:sz w:val="24"/>
          <w:szCs w:val="24"/>
          <w:lang w:val="en-US"/>
        </w:rPr>
        <w:tab/>
        <w:t xml:space="preserve">Berthoud HR, Bereiter DA, Trimble ER, Siegel EG, Jeanrenaud B. Cephalic phase, reflex insulin secretion. Neuroanatomical and physiological characterization. Diabetologia. 1981 Mar;20 Suppl:393–401.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7. </w:t>
      </w:r>
      <w:r>
        <w:rPr>
          <w:rFonts w:ascii="Times New Roman" w:hAnsi="Times New Roman" w:cs="Times New Roman"/>
          <w:sz w:val="24"/>
          <w:szCs w:val="24"/>
          <w:lang w:val="en-US"/>
        </w:rPr>
        <w:tab/>
        <w:t xml:space="preserve">Osundiji MA, Lam DD, Shaw J, Yueh C-Y, Markkula SP, Hurst P, et al. Brain glucose sensors play a significant role in the regulation of pancreatic glucose-stimulated insulin secretion. Diabetes. 2012 Feb;61(2):321–8.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8. </w:t>
      </w:r>
      <w:r>
        <w:rPr>
          <w:rFonts w:ascii="Times New Roman" w:hAnsi="Times New Roman" w:cs="Times New Roman"/>
          <w:sz w:val="24"/>
          <w:szCs w:val="24"/>
          <w:lang w:val="en-US"/>
        </w:rPr>
        <w:tab/>
        <w:t xml:space="preserve">Thorens B. GLUT2, glucose sensing and glucose homeostasis. Diabetologia. 2015 Feb;58(2):221–32.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9. </w:t>
      </w:r>
      <w:r>
        <w:rPr>
          <w:rFonts w:ascii="Times New Roman" w:hAnsi="Times New Roman" w:cs="Times New Roman"/>
          <w:sz w:val="24"/>
          <w:szCs w:val="24"/>
          <w:lang w:val="en-US"/>
        </w:rPr>
        <w:tab/>
        <w:t xml:space="preserve">Chen M, Woods SC, Porte D. Effect of cerebral intraventricular insulin on pancreatic insulin secretion in the dog. Diabetes. 1975 Oct;24(10):910–4.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10. </w:t>
      </w:r>
      <w:r>
        <w:rPr>
          <w:rFonts w:ascii="Times New Roman" w:hAnsi="Times New Roman" w:cs="Times New Roman"/>
          <w:sz w:val="24"/>
          <w:szCs w:val="24"/>
          <w:lang w:val="en-US"/>
        </w:rPr>
        <w:tab/>
        <w:t xml:space="preserve">Woods SC, Porte D. Effect of intracisternal insulin on plasma glucose and insulin in the dog. Diabetes. 1975 Oct;24(10):905–9.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11. </w:t>
      </w:r>
      <w:r>
        <w:rPr>
          <w:rFonts w:ascii="Times New Roman" w:hAnsi="Times New Roman" w:cs="Times New Roman"/>
          <w:sz w:val="24"/>
          <w:szCs w:val="24"/>
          <w:lang w:val="en-US"/>
        </w:rPr>
        <w:tab/>
        <w:t xml:space="preserve">Paranjape SA, Chan O, Zhu W, Horblitt AM, Grillo CA, Wilson S, et al. Chronic reduction of insulin receptors in the ventromedial hypothalamus produces glucose intolerance and islet dysfunction in the absence of weight gain. Am J Physiol Endocrinol Metab. 2011 Nov;301(5):E978-983.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12. </w:t>
      </w:r>
      <w:r>
        <w:rPr>
          <w:rFonts w:ascii="Times New Roman" w:hAnsi="Times New Roman" w:cs="Times New Roman"/>
          <w:sz w:val="24"/>
          <w:szCs w:val="24"/>
          <w:lang w:val="en-US"/>
        </w:rPr>
        <w:tab/>
        <w:t xml:space="preserve">Ren H, Yan S, Zhang B, Lu TY, Arancio O, Accili D. Glut4 expression defines an insulin-sensitive hypothalamic neuronal population. Mol Metab. 2014 Jul;3(4):452–9. </w:t>
      </w:r>
    </w:p>
    <w:p>
      <w:pPr>
        <w:pStyle w:val="Literaturverzeichnis"/>
        <w:rPr>
          <w:rFonts w:ascii="Times New Roman" w:hAnsi="Times New Roman" w:cs="Times New Roman"/>
          <w:sz w:val="24"/>
          <w:szCs w:val="24"/>
        </w:rPr>
      </w:pPr>
      <w:r>
        <w:rPr>
          <w:rFonts w:ascii="Times New Roman" w:hAnsi="Times New Roman" w:cs="Times New Roman"/>
          <w:sz w:val="24"/>
          <w:szCs w:val="24"/>
          <w:lang w:val="en-US"/>
        </w:rPr>
        <w:t xml:space="preserve">13. </w:t>
      </w:r>
      <w:r>
        <w:rPr>
          <w:rFonts w:ascii="Times New Roman" w:hAnsi="Times New Roman" w:cs="Times New Roman"/>
          <w:sz w:val="24"/>
          <w:szCs w:val="24"/>
          <w:lang w:val="en-US"/>
        </w:rPr>
        <w:tab/>
        <w:t xml:space="preserve">Ren H, Lu TY, McGraw TE, Accili D. Anorexia and impaired glucose metabolism in mice with hypothalamic ablation of glut4 neurons. </w:t>
      </w:r>
      <w:r>
        <w:rPr>
          <w:rFonts w:ascii="Times New Roman" w:hAnsi="Times New Roman" w:cs="Times New Roman"/>
          <w:sz w:val="24"/>
          <w:szCs w:val="24"/>
        </w:rPr>
        <w:t xml:space="preserve">Diabetes. 2015 Feb;64(2):405–17.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rPr>
        <w:t xml:space="preserve">14. </w:t>
      </w:r>
      <w:r>
        <w:rPr>
          <w:rFonts w:ascii="Times New Roman" w:hAnsi="Times New Roman" w:cs="Times New Roman"/>
          <w:sz w:val="24"/>
          <w:szCs w:val="24"/>
        </w:rPr>
        <w:tab/>
        <w:t xml:space="preserve">Heni M, Kullmann S, Preissl H, Fritsche A, Häring H-U. </w:t>
      </w:r>
      <w:r>
        <w:rPr>
          <w:rFonts w:ascii="Times New Roman" w:hAnsi="Times New Roman" w:cs="Times New Roman"/>
          <w:sz w:val="24"/>
          <w:szCs w:val="24"/>
          <w:lang w:val="en-US"/>
        </w:rPr>
        <w:t xml:space="preserve">Impaired insulin action in the human brain: causes and metabolic consequences. Nat Rev Endocrinol. 2015 Dec;11(12):701–11. </w:t>
      </w:r>
    </w:p>
    <w:p>
      <w:pPr>
        <w:pStyle w:val="Literaturverzeichnis"/>
        <w:rPr>
          <w:rFonts w:ascii="Times New Roman" w:hAnsi="Times New Roman" w:cs="Times New Roman"/>
          <w:sz w:val="24"/>
          <w:szCs w:val="24"/>
        </w:rPr>
      </w:pPr>
      <w:r>
        <w:rPr>
          <w:rFonts w:ascii="Times New Roman" w:hAnsi="Times New Roman" w:cs="Times New Roman"/>
          <w:sz w:val="24"/>
          <w:szCs w:val="24"/>
          <w:lang w:val="en-US"/>
        </w:rPr>
        <w:t xml:space="preserve">15. </w:t>
      </w:r>
      <w:r>
        <w:rPr>
          <w:rFonts w:ascii="Times New Roman" w:hAnsi="Times New Roman" w:cs="Times New Roman"/>
          <w:sz w:val="24"/>
          <w:szCs w:val="24"/>
          <w:lang w:val="en-US"/>
        </w:rPr>
        <w:tab/>
        <w:t xml:space="preserve">Schmid V, Kullmann S, Gfrörer W, Hund V, Hallschmid M, Lipp H-P, et al. Safety of intranasal human insulin: a review. </w:t>
      </w:r>
      <w:r>
        <w:rPr>
          <w:rFonts w:ascii="Times New Roman" w:hAnsi="Times New Roman" w:cs="Times New Roman"/>
          <w:sz w:val="24"/>
          <w:szCs w:val="24"/>
        </w:rPr>
        <w:t xml:space="preserve">Diabetes Obes Metab. 2018 Mar 6; </w:t>
      </w:r>
    </w:p>
    <w:p>
      <w:pPr>
        <w:pStyle w:val="Literaturverzeichnis"/>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 xml:space="preserve">Kullmann S, Veit R, Peter A, Pohmann R, Scheffler K, Häring H-U, et al. </w:t>
      </w:r>
      <w:r>
        <w:rPr>
          <w:rFonts w:ascii="Times New Roman" w:hAnsi="Times New Roman" w:cs="Times New Roman"/>
          <w:sz w:val="24"/>
          <w:szCs w:val="24"/>
          <w:lang w:val="en-US"/>
        </w:rPr>
        <w:t xml:space="preserve">Dose-Dependent Effects of Intranasal Insulin on Resting-State Brain Activity. </w:t>
      </w:r>
      <w:r>
        <w:rPr>
          <w:rFonts w:ascii="Times New Roman" w:hAnsi="Times New Roman" w:cs="Times New Roman"/>
          <w:sz w:val="24"/>
          <w:szCs w:val="24"/>
        </w:rPr>
        <w:t xml:space="preserve">J Clin Endocrinol Metab. 2018 01;103(1):253–62. </w:t>
      </w:r>
    </w:p>
    <w:p>
      <w:pPr>
        <w:pStyle w:val="Literaturverzeichnis"/>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Kullmann S, Heni M, Hallschmid M, Fritsche A, Preissl H, Häring H-U. </w:t>
      </w:r>
      <w:r>
        <w:rPr>
          <w:rFonts w:ascii="Times New Roman" w:hAnsi="Times New Roman" w:cs="Times New Roman"/>
          <w:sz w:val="24"/>
          <w:szCs w:val="24"/>
          <w:lang w:val="en-US"/>
        </w:rPr>
        <w:t xml:space="preserve">Brain Insulin Resistance at the Crossroads of Metabolic and Cognitive Disorders in Humans. </w:t>
      </w:r>
      <w:r>
        <w:rPr>
          <w:rFonts w:ascii="Times New Roman" w:hAnsi="Times New Roman" w:cs="Times New Roman"/>
          <w:sz w:val="24"/>
          <w:szCs w:val="24"/>
        </w:rPr>
        <w:t xml:space="preserve">Physiol Rev. 2016 Oct;96(4):1169–209.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rPr>
        <w:t xml:space="preserve">18. </w:t>
      </w:r>
      <w:r>
        <w:rPr>
          <w:rFonts w:ascii="Times New Roman" w:hAnsi="Times New Roman" w:cs="Times New Roman"/>
          <w:sz w:val="24"/>
          <w:szCs w:val="24"/>
        </w:rPr>
        <w:tab/>
        <w:t xml:space="preserve">Tschritter O, Preissl H, Hennige AM, Stumvoll M, Porubska K, Frost R, et al. </w:t>
      </w:r>
      <w:r>
        <w:rPr>
          <w:rFonts w:ascii="Times New Roman" w:hAnsi="Times New Roman" w:cs="Times New Roman"/>
          <w:sz w:val="24"/>
          <w:szCs w:val="24"/>
          <w:lang w:val="en-US"/>
        </w:rPr>
        <w:t xml:space="preserve">The cerebrocortical response to hyperinsulinemia is reduced in overweight humans: A magnetoencephalographic study. Proc Natl Acad Sci. 2006 Jul 31;103(32):12103–8.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19. </w:t>
      </w:r>
      <w:r>
        <w:rPr>
          <w:rFonts w:ascii="Times New Roman" w:hAnsi="Times New Roman" w:cs="Times New Roman"/>
          <w:sz w:val="24"/>
          <w:szCs w:val="24"/>
          <w:lang w:val="en-US"/>
        </w:rPr>
        <w:tab/>
        <w:t xml:space="preserve">Heni M, Wagner R, Kullmann S, Veit R, Mat Husin H, Linder K, et al. Central insulin administration improves whole-body insulin sensitivity via hypothalamus and parasympathetic outputs in men. Diabetes. 2014 Dec;63(12):4083–8. </w:t>
      </w:r>
    </w:p>
    <w:p>
      <w:pPr>
        <w:pStyle w:val="Literaturverzeichnis"/>
        <w:rPr>
          <w:rFonts w:ascii="Times New Roman" w:hAnsi="Times New Roman" w:cs="Times New Roman"/>
          <w:sz w:val="24"/>
          <w:szCs w:val="24"/>
        </w:rPr>
      </w:pPr>
      <w:r>
        <w:rPr>
          <w:rFonts w:ascii="Times New Roman" w:hAnsi="Times New Roman" w:cs="Times New Roman"/>
          <w:sz w:val="24"/>
          <w:szCs w:val="24"/>
          <w:lang w:val="en-US"/>
        </w:rPr>
        <w:t xml:space="preserve">20. </w:t>
      </w:r>
      <w:r>
        <w:rPr>
          <w:rFonts w:ascii="Times New Roman" w:hAnsi="Times New Roman" w:cs="Times New Roman"/>
          <w:sz w:val="24"/>
          <w:szCs w:val="24"/>
          <w:lang w:val="en-US"/>
        </w:rPr>
        <w:tab/>
        <w:t xml:space="preserve">Heni M, Wagner R, Kullmann S, Gancheva S, Roden M, Peter A, et al. Hypothalamic and Striatal Insulin Action Suppresses Endogenous Glucose Production and May Stimulate Glucose Uptake During Hyperinsulinemia in Lean but Not in Overweight Men. </w:t>
      </w:r>
      <w:r>
        <w:rPr>
          <w:rFonts w:ascii="Times New Roman" w:hAnsi="Times New Roman" w:cs="Times New Roman"/>
          <w:sz w:val="24"/>
          <w:szCs w:val="24"/>
        </w:rPr>
        <w:t xml:space="preserve">Diabetes. 2017 Jul;66(7):1797–806. </w:t>
      </w:r>
    </w:p>
    <w:p>
      <w:pPr>
        <w:pStyle w:val="Literaturverzeichnis"/>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 xml:space="preserve">Kullmann S, Fritsche A, Wagner R, Schwab S, Häring H-U, Preissl H, et al. </w:t>
      </w:r>
      <w:r>
        <w:rPr>
          <w:rFonts w:ascii="Times New Roman" w:hAnsi="Times New Roman" w:cs="Times New Roman"/>
          <w:sz w:val="24"/>
          <w:szCs w:val="24"/>
          <w:lang w:val="en-US"/>
        </w:rPr>
        <w:t xml:space="preserve">Hypothalamic insulin responsiveness is associated with pancreatic insulin secretion in humans. </w:t>
      </w:r>
      <w:r>
        <w:rPr>
          <w:rFonts w:ascii="Times New Roman" w:hAnsi="Times New Roman" w:cs="Times New Roman"/>
          <w:sz w:val="24"/>
          <w:szCs w:val="24"/>
        </w:rPr>
        <w:t xml:space="preserve">Physiol Behav. 2017 Jul 1;176:134–8. </w:t>
      </w:r>
    </w:p>
    <w:p>
      <w:pPr>
        <w:pStyle w:val="Literaturverzeichnis"/>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 xml:space="preserve">Wagner R, Hakaste LH, Ahlqvist E, Heni M, Machann J, Schick F, et al. </w:t>
      </w:r>
      <w:r>
        <w:rPr>
          <w:rFonts w:ascii="Times New Roman" w:hAnsi="Times New Roman" w:cs="Times New Roman"/>
          <w:sz w:val="24"/>
          <w:szCs w:val="24"/>
          <w:lang w:val="en-US"/>
        </w:rPr>
        <w:t xml:space="preserve">Non-Suppressed Glucagon after Glucose Challenge as a Potential Predictor for Glucose Tolerance. </w:t>
      </w:r>
      <w:r>
        <w:rPr>
          <w:rFonts w:ascii="Times New Roman" w:hAnsi="Times New Roman" w:cs="Times New Roman"/>
          <w:sz w:val="24"/>
          <w:szCs w:val="24"/>
        </w:rPr>
        <w:t xml:space="preserve">Diabetes. 2016 Dec 16;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rPr>
        <w:t xml:space="preserve">23. </w:t>
      </w:r>
      <w:r>
        <w:rPr>
          <w:rFonts w:ascii="Times New Roman" w:hAnsi="Times New Roman" w:cs="Times New Roman"/>
          <w:sz w:val="24"/>
          <w:szCs w:val="24"/>
        </w:rPr>
        <w:tab/>
        <w:t xml:space="preserve">Kullmann S, Heni M, Veit R, Scheffler K, Machann J, Häring H-U, et al. </w:t>
      </w:r>
      <w:r>
        <w:rPr>
          <w:rFonts w:ascii="Times New Roman" w:hAnsi="Times New Roman" w:cs="Times New Roman"/>
          <w:sz w:val="24"/>
          <w:szCs w:val="24"/>
          <w:lang w:val="en-US"/>
        </w:rPr>
        <w:t xml:space="preserve">Selective insulin resistance in homeostatic and cognitive control brain areas in overweight and obese adults. Diabetes Care. 2015 Jun;38(6):1044–50.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24. </w:t>
      </w:r>
      <w:r>
        <w:rPr>
          <w:rFonts w:ascii="Times New Roman" w:hAnsi="Times New Roman" w:cs="Times New Roman"/>
          <w:sz w:val="24"/>
          <w:szCs w:val="24"/>
          <w:lang w:val="en-US"/>
        </w:rPr>
        <w:tab/>
        <w:t xml:space="preserve">Guthoff M, Stingl KT, Tschritter O, Rogic M, Heni M, Stingl K, et al. The insulin-mediated modulation of visually evoked magnetic fields is reduced in obese subjects. PloS One. 2011;6(5):e19482.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25. </w:t>
      </w:r>
      <w:r>
        <w:rPr>
          <w:rFonts w:ascii="Times New Roman" w:hAnsi="Times New Roman" w:cs="Times New Roman"/>
          <w:sz w:val="24"/>
          <w:szCs w:val="24"/>
          <w:lang w:val="en-US"/>
        </w:rPr>
        <w:tab/>
        <w:t xml:space="preserve">Tokarz VL, MacDonald PE, Klip A. The cell biology of systemic insulin function. J Cell Biol. 2018 Jul 2;217(7):2273–89.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26. </w:t>
      </w:r>
      <w:r>
        <w:rPr>
          <w:rFonts w:ascii="Times New Roman" w:hAnsi="Times New Roman" w:cs="Times New Roman"/>
          <w:sz w:val="24"/>
          <w:szCs w:val="24"/>
          <w:lang w:val="en-US"/>
        </w:rPr>
        <w:tab/>
        <w:t xml:space="preserve">Campfield LA, Smith FJ. Neural control of insulin secretion: interaction of norepinephrine and acetylcholine. Am J Physiol. 1983 May;244(5):R629-634.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27. </w:t>
      </w:r>
      <w:r>
        <w:rPr>
          <w:rFonts w:ascii="Times New Roman" w:hAnsi="Times New Roman" w:cs="Times New Roman"/>
          <w:sz w:val="24"/>
          <w:szCs w:val="24"/>
          <w:lang w:val="en-US"/>
        </w:rPr>
        <w:tab/>
        <w:t xml:space="preserve">Molina J, Rodriguez-Diaz R, Fachado A, Jacques-Silva MC, Berggren P-O, Caicedo A. Control Of Insulin Secretion By Cholinergic Signaling In The Human Pancreatic Islet. Diabetes. 2014 Mar 21;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28. </w:t>
      </w:r>
      <w:r>
        <w:rPr>
          <w:rFonts w:ascii="Times New Roman" w:hAnsi="Times New Roman" w:cs="Times New Roman"/>
          <w:sz w:val="24"/>
          <w:szCs w:val="24"/>
          <w:lang w:val="en-US"/>
        </w:rPr>
        <w:tab/>
        <w:t xml:space="preserve">DeFronzo RA, Tobin JD, Andres R. Glucose clamp technique: a method for quantifying insulin secretion and resistance. Am J Physiol. 1979 Sep;237(3):E214-223.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29. </w:t>
      </w:r>
      <w:r>
        <w:rPr>
          <w:rFonts w:ascii="Times New Roman" w:hAnsi="Times New Roman" w:cs="Times New Roman"/>
          <w:sz w:val="24"/>
          <w:szCs w:val="24"/>
          <w:lang w:val="en-US"/>
        </w:rPr>
        <w:tab/>
        <w:t xml:space="preserve">Rorsman P, Eliasson L, Renström E, Gromada J, Barg S, Göpel S. The Cell Physiology of Biphasic Insulin Secretion. News Physiol Sci Int J Physiol Prod Jointly Int Union Physiol Sci Am Physiol Soc. 2000 Apr;15:72–7.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30. </w:t>
      </w:r>
      <w:r>
        <w:rPr>
          <w:rFonts w:ascii="Times New Roman" w:hAnsi="Times New Roman" w:cs="Times New Roman"/>
          <w:sz w:val="24"/>
          <w:szCs w:val="24"/>
          <w:lang w:val="en-US"/>
        </w:rPr>
        <w:tab/>
        <w:t xml:space="preserve">Gromada J, Høy M, Renström E, Bokvist K, Eliasson L, Göpel S, et al. CaM kinase II-dependent mobilization of secretory granules underlies acetylcholine-induced stimulation of exocytosis in mouse pancreatic B-cells. J Physiol. 1999 Aug 1;518 ( Pt 3):745–59.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31. </w:t>
      </w:r>
      <w:r>
        <w:rPr>
          <w:rFonts w:ascii="Times New Roman" w:hAnsi="Times New Roman" w:cs="Times New Roman"/>
          <w:sz w:val="24"/>
          <w:szCs w:val="24"/>
          <w:lang w:val="en-US"/>
        </w:rPr>
        <w:tab/>
        <w:t xml:space="preserve">Schwartz MW, Porte D. Diabetes, Obesity, and the Brain. Science. 2005 Jan 21;307(5708):375–9.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32. </w:t>
      </w:r>
      <w:r>
        <w:rPr>
          <w:rFonts w:ascii="Times New Roman" w:hAnsi="Times New Roman" w:cs="Times New Roman"/>
          <w:sz w:val="24"/>
          <w:szCs w:val="24"/>
          <w:lang w:val="en-US"/>
        </w:rPr>
        <w:tab/>
        <w:t xml:space="preserve">Stanley SA, Kelly L, Latcha KN, Schmidt SF, Yu X, Nectow AR, et al. Bidirectional electromagnetic control of the hypothalamus regulates feeding and metabolism. Nature. 2016 Mar 31;531(7596):647–50.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33. </w:t>
      </w:r>
      <w:r>
        <w:rPr>
          <w:rFonts w:ascii="Times New Roman" w:hAnsi="Times New Roman" w:cs="Times New Roman"/>
          <w:sz w:val="24"/>
          <w:szCs w:val="24"/>
          <w:lang w:val="en-US"/>
        </w:rPr>
        <w:tab/>
        <w:t>Lustig R. The Efferent Arm of the Energy Balance Regulatory Pathway: Neuroendocrinology and Pathology. In: Donohoue P, editor. Energy Metabolism and Obesity [Internet]. Humana Press; 2008. p. 69–85. (Contemporary Endocrinology). Available from: http://dx.doi.org/10.1007/978-1-60327-139-4_5</w:t>
      </w:r>
    </w:p>
    <w:p>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34. </w:t>
      </w:r>
      <w:r>
        <w:rPr>
          <w:rFonts w:ascii="Times New Roman" w:hAnsi="Times New Roman" w:cs="Times New Roman"/>
          <w:sz w:val="24"/>
          <w:szCs w:val="24"/>
          <w:lang w:val="en-US"/>
        </w:rPr>
        <w:tab/>
        <w:t xml:space="preserve">Lustig RH. Hypothalamic obesity: the sixth cranial endocrinopathy. The Endocrinologist. 2002;12(3):210–7. </w:t>
      </w:r>
    </w:p>
    <w:p>
      <w:pPr>
        <w:pStyle w:val="Literaturverzeichnis"/>
        <w:rPr>
          <w:rFonts w:ascii="Times New Roman" w:hAnsi="Times New Roman" w:cs="Times New Roman"/>
          <w:sz w:val="24"/>
          <w:szCs w:val="24"/>
        </w:rPr>
      </w:pPr>
      <w:r>
        <w:rPr>
          <w:rFonts w:ascii="Times New Roman" w:hAnsi="Times New Roman" w:cs="Times New Roman"/>
          <w:sz w:val="24"/>
          <w:szCs w:val="24"/>
          <w:lang w:val="en-US"/>
        </w:rPr>
        <w:t xml:space="preserve">35. </w:t>
      </w:r>
      <w:r>
        <w:rPr>
          <w:rFonts w:ascii="Times New Roman" w:hAnsi="Times New Roman" w:cs="Times New Roman"/>
          <w:sz w:val="24"/>
          <w:szCs w:val="24"/>
          <w:lang w:val="en-US"/>
        </w:rPr>
        <w:tab/>
        <w:t xml:space="preserve">Meistas MT, Margolis S, Kowarski AA. Hyperinsulinemia of obesity is due to decreased clearance of insulin. </w:t>
      </w:r>
      <w:r>
        <w:rPr>
          <w:rFonts w:ascii="Times New Roman" w:hAnsi="Times New Roman" w:cs="Times New Roman"/>
          <w:sz w:val="24"/>
          <w:szCs w:val="24"/>
        </w:rPr>
        <w:t xml:space="preserve">Am J Physiol. 1983 Aug;245(2):E155-159. </w:t>
      </w:r>
    </w:p>
    <w:p>
      <w:pPr>
        <w:pStyle w:val="Literaturverzeichnis"/>
        <w:rPr>
          <w:rFonts w:ascii="Times New Roman" w:hAnsi="Times New Roman" w:cs="Times New Roman"/>
          <w:sz w:val="24"/>
          <w:szCs w:val="24"/>
          <w:lang w:val="en-US"/>
        </w:rPr>
      </w:pPr>
      <w:r>
        <w:rPr>
          <w:rFonts w:ascii="Times New Roman" w:hAnsi="Times New Roman" w:cs="Times New Roman"/>
          <w:sz w:val="24"/>
          <w:szCs w:val="24"/>
        </w:rPr>
        <w:t xml:space="preserve">36. </w:t>
      </w:r>
      <w:r>
        <w:rPr>
          <w:rFonts w:ascii="Times New Roman" w:hAnsi="Times New Roman" w:cs="Times New Roman"/>
          <w:sz w:val="24"/>
          <w:szCs w:val="24"/>
        </w:rPr>
        <w:tab/>
        <w:t xml:space="preserve">Xu E, Kumar M, Zhang Y, Ju W, Obata T, Zhang N, et al. </w:t>
      </w:r>
      <w:r>
        <w:rPr>
          <w:rFonts w:ascii="Times New Roman" w:hAnsi="Times New Roman" w:cs="Times New Roman"/>
          <w:sz w:val="24"/>
          <w:szCs w:val="24"/>
          <w:lang w:val="en-US"/>
        </w:rPr>
        <w:t xml:space="preserve">Intra-islet insulin suppresses glucagon release via GABA-GABAA receptor system. Cell Metab. 2006 Jan;3(1):47–58. </w:t>
      </w:r>
    </w:p>
    <w:p>
      <w:pPr>
        <w:pStyle w:val="Literaturverzeichnis"/>
        <w:rPr>
          <w:rFonts w:ascii="Times New Roman" w:hAnsi="Times New Roman" w:cs="Times New Roman"/>
          <w:sz w:val="24"/>
          <w:szCs w:val="24"/>
        </w:rPr>
      </w:pPr>
      <w:r>
        <w:rPr>
          <w:rFonts w:ascii="Times New Roman" w:hAnsi="Times New Roman" w:cs="Times New Roman"/>
          <w:sz w:val="24"/>
          <w:szCs w:val="24"/>
          <w:lang w:val="en-US"/>
        </w:rPr>
        <w:t xml:space="preserve">37. </w:t>
      </w:r>
      <w:r>
        <w:rPr>
          <w:rFonts w:ascii="Times New Roman" w:hAnsi="Times New Roman" w:cs="Times New Roman"/>
          <w:sz w:val="24"/>
          <w:szCs w:val="24"/>
          <w:lang w:val="en-US"/>
        </w:rPr>
        <w:tab/>
        <w:t xml:space="preserve">Paranjape SA, Chan O, Zhu W, Horblitt AM, McNay EC, Cresswell JA, et al. Influence of Insulin in the Ventromedial Hypothalamus on Pancreatic Glucagon Secretion In Vivo. </w:t>
      </w:r>
      <w:r>
        <w:rPr>
          <w:rFonts w:ascii="Times New Roman" w:hAnsi="Times New Roman" w:cs="Times New Roman"/>
          <w:sz w:val="24"/>
          <w:szCs w:val="24"/>
        </w:rPr>
        <w:t xml:space="preserve">Diabetes. 2010 Jun 1;59(6):1521–7. </w:t>
      </w:r>
    </w:p>
    <w:p>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sz w:val="24"/>
          <w:szCs w:val="24"/>
          <w:lang w:val="en-US"/>
        </w:rPr>
      </w:pPr>
    </w:p>
    <w:p>
      <w:pPr>
        <w:rPr>
          <w:rFonts w:ascii="Times New Roman" w:hAnsi="Times New Roman" w:cs="Times New Roman"/>
          <w:b/>
          <w:sz w:val="24"/>
          <w:szCs w:val="24"/>
          <w:lang w:val="en-US"/>
        </w:rPr>
      </w:pPr>
    </w:p>
    <w:p>
      <w:pPr>
        <w:rPr>
          <w:rFonts w:ascii="Times New Roman" w:hAnsi="Times New Roman" w:cs="Times New Roman"/>
          <w:b/>
          <w:sz w:val="24"/>
          <w:szCs w:val="24"/>
          <w:lang w:val="en-US"/>
        </w:rPr>
      </w:pPr>
    </w:p>
    <w:p>
      <w:pPr>
        <w:rPr>
          <w:rFonts w:ascii="Times New Roman" w:hAnsi="Times New Roman" w:cs="Times New Roman"/>
          <w:b/>
          <w:sz w:val="24"/>
          <w:szCs w:val="24"/>
          <w:lang w:val="en-US"/>
        </w:rPr>
      </w:pPr>
    </w:p>
    <w:p>
      <w:pPr>
        <w:rPr>
          <w:rFonts w:ascii="Times New Roman" w:hAnsi="Times New Roman" w:cs="Times New Roman"/>
          <w:b/>
          <w:sz w:val="24"/>
          <w:szCs w:val="24"/>
          <w:lang w:val="en-US"/>
        </w:rPr>
      </w:pPr>
    </w:p>
    <w:p>
      <w:pPr>
        <w:rPr>
          <w:rFonts w:ascii="Times New Roman" w:hAnsi="Times New Roman" w:cs="Times New Roman"/>
          <w:sz w:val="24"/>
          <w:szCs w:val="24"/>
          <w:lang w:val="en-US"/>
        </w:rPr>
      </w:pPr>
      <w:r>
        <w:rPr>
          <w:rFonts w:ascii="Times New Roman" w:hAnsi="Times New Roman" w:cs="Times New Roman"/>
          <w:b/>
          <w:sz w:val="24"/>
          <w:szCs w:val="24"/>
          <w:lang w:val="en-US"/>
        </w:rPr>
        <w:t xml:space="preserve">Table 1. </w:t>
      </w:r>
      <w:r>
        <w:rPr>
          <w:rFonts w:ascii="Times New Roman" w:hAnsi="Times New Roman" w:cs="Times New Roman"/>
          <w:sz w:val="24"/>
          <w:szCs w:val="24"/>
          <w:lang w:val="en-US"/>
        </w:rPr>
        <w:t>Clinical characteristics. Data are given as means ± SD (range). BMI – body mass index; HbA1c – hemoglobin A1c.</w:t>
      </w:r>
    </w:p>
    <w:tbl>
      <w:tblPr>
        <w:tblStyle w:val="Tabellenraster"/>
        <w:tblW w:w="0" w:type="auto"/>
        <w:tblLayout w:type="fixed"/>
        <w:tblLook w:val="01E0" w:firstRow="1" w:lastRow="1" w:firstColumn="1" w:lastColumn="1" w:noHBand="0" w:noVBand="0"/>
      </w:tblPr>
      <w:tblGrid>
        <w:gridCol w:w="3407"/>
        <w:gridCol w:w="2390"/>
      </w:tblGrid>
      <w:tr>
        <w:tc>
          <w:tcPr>
            <w:tcW w:w="3407" w:type="dxa"/>
          </w:tcPr>
          <w:p>
            <w:pPr>
              <w:rPr>
                <w:b/>
                <w:sz w:val="24"/>
                <w:szCs w:val="24"/>
                <w:lang w:val="en-US"/>
              </w:rPr>
            </w:pPr>
            <w:r>
              <w:rPr>
                <w:b/>
                <w:sz w:val="24"/>
                <w:szCs w:val="24"/>
                <w:lang w:val="en-US"/>
              </w:rPr>
              <w:t>N</w:t>
            </w:r>
          </w:p>
        </w:tc>
        <w:tc>
          <w:tcPr>
            <w:tcW w:w="2390" w:type="dxa"/>
          </w:tcPr>
          <w:p>
            <w:pPr>
              <w:jc w:val="center"/>
              <w:rPr>
                <w:sz w:val="24"/>
                <w:szCs w:val="24"/>
                <w:lang w:val="en-US"/>
              </w:rPr>
            </w:pPr>
            <w:r>
              <w:rPr>
                <w:sz w:val="24"/>
                <w:szCs w:val="24"/>
                <w:lang w:val="en-US"/>
              </w:rPr>
              <w:t>15</w:t>
            </w:r>
          </w:p>
        </w:tc>
      </w:tr>
      <w:tr>
        <w:tc>
          <w:tcPr>
            <w:tcW w:w="3407" w:type="dxa"/>
          </w:tcPr>
          <w:p>
            <w:pPr>
              <w:spacing w:line="276" w:lineRule="auto"/>
              <w:rPr>
                <w:b/>
                <w:sz w:val="24"/>
                <w:szCs w:val="24"/>
                <w:lang w:val="en-US"/>
              </w:rPr>
            </w:pPr>
            <w:r>
              <w:rPr>
                <w:b/>
                <w:sz w:val="24"/>
                <w:szCs w:val="24"/>
                <w:lang w:val="en-US"/>
              </w:rPr>
              <w:t>Age (y)</w:t>
            </w:r>
          </w:p>
        </w:tc>
        <w:tc>
          <w:tcPr>
            <w:tcW w:w="2390" w:type="dxa"/>
          </w:tcPr>
          <w:p>
            <w:pPr>
              <w:jc w:val="center"/>
              <w:rPr>
                <w:sz w:val="24"/>
                <w:szCs w:val="24"/>
                <w:lang w:val="en-US"/>
              </w:rPr>
            </w:pPr>
            <w:r>
              <w:rPr>
                <w:sz w:val="24"/>
                <w:szCs w:val="24"/>
                <w:lang w:val="en-US"/>
              </w:rPr>
              <w:t xml:space="preserve">27 ± 3 </w:t>
            </w:r>
            <w:r>
              <w:rPr>
                <w:sz w:val="24"/>
                <w:szCs w:val="24"/>
                <w:lang w:val="en-US"/>
              </w:rPr>
              <w:br/>
              <w:t>(18 – 32)</w:t>
            </w:r>
          </w:p>
        </w:tc>
      </w:tr>
      <w:tr>
        <w:tc>
          <w:tcPr>
            <w:tcW w:w="3407" w:type="dxa"/>
          </w:tcPr>
          <w:p>
            <w:pPr>
              <w:spacing w:line="276" w:lineRule="auto"/>
              <w:rPr>
                <w:b/>
                <w:sz w:val="24"/>
                <w:szCs w:val="24"/>
                <w:lang w:val="en-US"/>
              </w:rPr>
            </w:pPr>
            <w:r>
              <w:rPr>
                <w:b/>
                <w:sz w:val="24"/>
                <w:szCs w:val="24"/>
                <w:lang w:val="en-US"/>
              </w:rPr>
              <w:t>BMI (kg/m²)</w:t>
            </w:r>
          </w:p>
        </w:tc>
        <w:tc>
          <w:tcPr>
            <w:tcW w:w="2390" w:type="dxa"/>
          </w:tcPr>
          <w:p>
            <w:pPr>
              <w:jc w:val="center"/>
              <w:rPr>
                <w:sz w:val="24"/>
                <w:szCs w:val="24"/>
                <w:lang w:val="en-US"/>
              </w:rPr>
            </w:pPr>
            <w:r>
              <w:rPr>
                <w:sz w:val="24"/>
                <w:szCs w:val="24"/>
                <w:lang w:val="en-US"/>
              </w:rPr>
              <w:t xml:space="preserve">24.6 ± 2.4 </w:t>
            </w:r>
            <w:r>
              <w:rPr>
                <w:sz w:val="24"/>
                <w:szCs w:val="24"/>
                <w:lang w:val="en-US"/>
              </w:rPr>
              <w:br/>
              <w:t>(20.4 – 30.0)</w:t>
            </w:r>
          </w:p>
        </w:tc>
      </w:tr>
      <w:tr>
        <w:tc>
          <w:tcPr>
            <w:tcW w:w="3407" w:type="dxa"/>
          </w:tcPr>
          <w:p>
            <w:pPr>
              <w:rPr>
                <w:b/>
                <w:sz w:val="24"/>
                <w:szCs w:val="24"/>
                <w:lang w:val="en-US"/>
              </w:rPr>
            </w:pPr>
            <w:r>
              <w:rPr>
                <w:b/>
                <w:sz w:val="24"/>
                <w:szCs w:val="24"/>
                <w:lang w:val="en-US"/>
              </w:rPr>
              <w:t>Body fat content (%)</w:t>
            </w:r>
          </w:p>
        </w:tc>
        <w:tc>
          <w:tcPr>
            <w:tcW w:w="2390" w:type="dxa"/>
          </w:tcPr>
          <w:p>
            <w:pPr>
              <w:jc w:val="center"/>
              <w:rPr>
                <w:sz w:val="24"/>
                <w:szCs w:val="24"/>
                <w:lang w:val="en-US"/>
              </w:rPr>
            </w:pPr>
            <w:r>
              <w:rPr>
                <w:sz w:val="24"/>
                <w:szCs w:val="24"/>
                <w:lang w:val="en-US"/>
              </w:rPr>
              <w:t xml:space="preserve">18.3 ± 5.1 </w:t>
            </w:r>
            <w:r>
              <w:rPr>
                <w:sz w:val="24"/>
                <w:szCs w:val="24"/>
                <w:lang w:val="en-US"/>
              </w:rPr>
              <w:br/>
              <w:t>(11.0 – 29.6)</w:t>
            </w:r>
          </w:p>
        </w:tc>
      </w:tr>
      <w:tr>
        <w:tc>
          <w:tcPr>
            <w:tcW w:w="3407" w:type="dxa"/>
          </w:tcPr>
          <w:p>
            <w:pPr>
              <w:spacing w:line="276" w:lineRule="auto"/>
              <w:rPr>
                <w:b/>
                <w:sz w:val="24"/>
                <w:szCs w:val="24"/>
                <w:lang w:val="en-US"/>
              </w:rPr>
            </w:pPr>
            <w:r>
              <w:rPr>
                <w:b/>
                <w:sz w:val="24"/>
                <w:szCs w:val="24"/>
                <w:lang w:val="en-US"/>
              </w:rPr>
              <w:t>Fasting glucose (</w:t>
            </w:r>
            <w:proofErr w:type="spellStart"/>
            <w:r>
              <w:rPr>
                <w:b/>
                <w:sz w:val="24"/>
                <w:szCs w:val="24"/>
                <w:lang w:val="en-US"/>
              </w:rPr>
              <w:t>mmol</w:t>
            </w:r>
            <w:proofErr w:type="spellEnd"/>
            <w:r>
              <w:rPr>
                <w:b/>
                <w:sz w:val="24"/>
                <w:szCs w:val="24"/>
                <w:lang w:val="en-US"/>
              </w:rPr>
              <w:t>/l)</w:t>
            </w:r>
          </w:p>
        </w:tc>
        <w:tc>
          <w:tcPr>
            <w:tcW w:w="2390" w:type="dxa"/>
          </w:tcPr>
          <w:p>
            <w:pPr>
              <w:jc w:val="center"/>
              <w:rPr>
                <w:sz w:val="24"/>
                <w:szCs w:val="24"/>
                <w:lang w:val="en-US"/>
              </w:rPr>
            </w:pPr>
            <w:r>
              <w:rPr>
                <w:sz w:val="24"/>
                <w:szCs w:val="24"/>
                <w:lang w:val="en-US"/>
              </w:rPr>
              <w:t xml:space="preserve">4.73 ± 0.41 </w:t>
            </w:r>
            <w:r>
              <w:rPr>
                <w:sz w:val="24"/>
                <w:szCs w:val="24"/>
                <w:lang w:val="en-US"/>
              </w:rPr>
              <w:br/>
              <w:t>(4.05 – 5.52)</w:t>
            </w:r>
          </w:p>
        </w:tc>
      </w:tr>
      <w:tr>
        <w:tc>
          <w:tcPr>
            <w:tcW w:w="3407" w:type="dxa"/>
          </w:tcPr>
          <w:p>
            <w:pPr>
              <w:spacing w:line="276" w:lineRule="auto"/>
              <w:rPr>
                <w:b/>
                <w:sz w:val="24"/>
                <w:szCs w:val="24"/>
                <w:lang w:val="en-US"/>
              </w:rPr>
            </w:pPr>
            <w:r>
              <w:rPr>
                <w:b/>
                <w:sz w:val="24"/>
                <w:szCs w:val="24"/>
                <w:lang w:val="en-US"/>
              </w:rPr>
              <w:t>HbA1c (%)</w:t>
            </w:r>
          </w:p>
        </w:tc>
        <w:tc>
          <w:tcPr>
            <w:tcW w:w="2390" w:type="dxa"/>
          </w:tcPr>
          <w:p>
            <w:pPr>
              <w:jc w:val="center"/>
              <w:rPr>
                <w:sz w:val="24"/>
                <w:szCs w:val="24"/>
                <w:lang w:val="en-US"/>
              </w:rPr>
            </w:pPr>
            <w:r>
              <w:rPr>
                <w:sz w:val="24"/>
                <w:szCs w:val="24"/>
                <w:lang w:val="en-US"/>
              </w:rPr>
              <w:t xml:space="preserve">5.1 ± 0.2 </w:t>
            </w:r>
            <w:r>
              <w:rPr>
                <w:sz w:val="24"/>
                <w:szCs w:val="24"/>
                <w:lang w:val="en-US"/>
              </w:rPr>
              <w:br/>
              <w:t>(4.7 – 5.5)</w:t>
            </w:r>
          </w:p>
        </w:tc>
      </w:tr>
    </w:tbl>
    <w:p>
      <w:pPr>
        <w:rPr>
          <w:rFonts w:ascii="Times New Roman" w:hAnsi="Times New Roman" w:cs="Times New Roman"/>
          <w:b/>
          <w:sz w:val="24"/>
          <w:szCs w:val="24"/>
          <w:lang w:val="en-US"/>
        </w:rPr>
      </w:pPr>
    </w:p>
    <w:p>
      <w:pPr>
        <w:rPr>
          <w:rFonts w:ascii="Times New Roman" w:hAnsi="Times New Roman" w:cs="Times New Roman"/>
          <w:b/>
          <w:sz w:val="24"/>
          <w:szCs w:val="24"/>
          <w:lang w:val="en-US"/>
        </w:rPr>
      </w:pPr>
    </w:p>
    <w:p>
      <w:pPr>
        <w:rPr>
          <w:rFonts w:ascii="Times New Roman" w:hAnsi="Times New Roman" w:cs="Times New Roman"/>
          <w:b/>
          <w:sz w:val="24"/>
          <w:szCs w:val="24"/>
          <w:lang w:val="en-US"/>
        </w:rPr>
      </w:pPr>
    </w:p>
    <w:p>
      <w:pPr>
        <w:rPr>
          <w:rFonts w:ascii="Times New Roman" w:hAnsi="Times New Roman" w:cs="Times New Roman"/>
          <w:b/>
          <w:sz w:val="24"/>
          <w:szCs w:val="24"/>
          <w:lang w:val="en-US"/>
        </w:rPr>
      </w:pPr>
      <w:r>
        <w:rPr>
          <w:rFonts w:ascii="Times New Roman" w:hAnsi="Times New Roman" w:cs="Times New Roman"/>
          <w:b/>
          <w:sz w:val="24"/>
          <w:szCs w:val="24"/>
          <w:lang w:val="en-US"/>
        </w:rPr>
        <w:t>Figure 1</w:t>
      </w:r>
    </w:p>
    <w:p>
      <w:pPr>
        <w:rPr>
          <w:rFonts w:ascii="Times New Roman" w:hAnsi="Times New Roman" w:cs="Times New Roman"/>
          <w:sz w:val="24"/>
          <w:szCs w:val="24"/>
          <w:lang w:val="en-US"/>
        </w:rPr>
      </w:pPr>
      <w:r>
        <w:rPr>
          <w:rFonts w:ascii="Times New Roman" w:hAnsi="Times New Roman" w:cs="Times New Roman"/>
          <w:sz w:val="24"/>
          <w:szCs w:val="24"/>
          <w:lang w:val="en-US"/>
        </w:rPr>
        <w:t xml:space="preserve">Effect of nasal insulin vs placebo in the entire cohort. </w:t>
      </w:r>
    </w:p>
    <w:p>
      <w:pPr>
        <w:rPr>
          <w:rFonts w:ascii="Times New Roman" w:hAnsi="Times New Roman" w:cs="Times New Roman"/>
          <w:sz w:val="24"/>
          <w:szCs w:val="24"/>
          <w:lang w:val="en-US"/>
        </w:rPr>
      </w:pPr>
      <w:r>
        <w:rPr>
          <w:rFonts w:ascii="Times New Roman" w:hAnsi="Times New Roman" w:cs="Times New Roman"/>
          <w:sz w:val="24"/>
          <w:szCs w:val="24"/>
          <w:lang w:val="en-US"/>
        </w:rPr>
        <w:t xml:space="preserve">After initiation of the hyperglycemic glucose clamp plasma glucose was rapidly elevated to 10 </w:t>
      </w:r>
      <w:proofErr w:type="spellStart"/>
      <w:r>
        <w:rPr>
          <w:rFonts w:ascii="Times New Roman" w:hAnsi="Times New Roman" w:cs="Times New Roman"/>
          <w:sz w:val="24"/>
          <w:szCs w:val="24"/>
          <w:lang w:val="en-US"/>
        </w:rPr>
        <w:t>mmol</w:t>
      </w:r>
      <w:proofErr w:type="spellEnd"/>
      <w:r>
        <w:rPr>
          <w:rFonts w:ascii="Times New Roman" w:hAnsi="Times New Roman" w:cs="Times New Roman"/>
          <w:sz w:val="24"/>
          <w:szCs w:val="24"/>
          <w:lang w:val="en-US"/>
        </w:rPr>
        <w:t xml:space="preserve">/l and remained there for the entire 90 minutes of the experiment (A). There was no significant difference for glucose (p=0.75), C-peptide (p=0.1) or insulin (p=0.76) courses between the two conditions (A/B/C). </w:t>
      </w:r>
      <w:r>
        <w:rPr>
          <w:rFonts w:ascii="Times New Roman" w:eastAsiaTheme="minorEastAsia" w:hAnsi="Times New Roman" w:cs="Times New Roman"/>
          <w:sz w:val="24"/>
          <w:szCs w:val="24"/>
          <w:lang w:val="en-US"/>
        </w:rPr>
        <w:t xml:space="preserve">Interactions between condition and time were tested by linear mixed models. </w:t>
      </w:r>
      <w:r>
        <w:rPr>
          <w:rFonts w:ascii="Times New Roman" w:hAnsi="Times New Roman" w:cs="Times New Roman"/>
          <w:sz w:val="24"/>
          <w:szCs w:val="24"/>
          <w:lang w:val="en-US"/>
        </w:rPr>
        <w:t xml:space="preserve">N=15; values are mean </w:t>
      </w:r>
      <m:oMath>
        <m:r>
          <w:rPr>
            <w:rFonts w:ascii="Cambria Math" w:hAnsi="Cambria Math" w:cs="Times New Roman"/>
            <w:sz w:val="24"/>
            <w:szCs w:val="24"/>
            <w:lang w:val="en-US"/>
          </w:rPr>
          <m:t>±</m:t>
        </m:r>
      </m:oMath>
      <w:r>
        <w:rPr>
          <w:rFonts w:ascii="Times New Roman" w:eastAsiaTheme="minorEastAsia" w:hAnsi="Times New Roman" w:cs="Times New Roman"/>
          <w:sz w:val="24"/>
          <w:szCs w:val="24"/>
          <w:lang w:val="en-US"/>
        </w:rPr>
        <w:t xml:space="preserve"> SE; circles represent results after intranasal insulin, triangles after placebo spray, that was administered at -15 minutes.</w:t>
      </w:r>
    </w:p>
    <w:p>
      <w:pPr>
        <w:spacing w:after="0" w:line="240" w:lineRule="auto"/>
        <w:jc w:val="both"/>
        <w:rPr>
          <w:rFonts w:ascii="Times New Roman" w:eastAsiaTheme="minorEastAsia" w:hAnsi="Times New Roman" w:cs="Times New Roman"/>
          <w:sz w:val="24"/>
          <w:szCs w:val="24"/>
          <w:lang w:val="en-US"/>
        </w:rPr>
      </w:pPr>
    </w:p>
    <w:p>
      <w:pPr>
        <w:spacing w:after="0" w:line="240" w:lineRule="auto"/>
        <w:jc w:val="both"/>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Figure 2</w:t>
      </w:r>
    </w:p>
    <w:p>
      <w:pPr>
        <w:jc w:val="both"/>
        <w:rPr>
          <w:rFonts w:ascii="Times New Roman" w:hAnsi="Times New Roman" w:cs="Times New Roman"/>
          <w:sz w:val="24"/>
          <w:szCs w:val="24"/>
          <w:lang w:val="en-US"/>
        </w:rPr>
      </w:pPr>
    </w:p>
    <w:p>
      <w:pPr>
        <w:jc w:val="both"/>
        <w:rPr>
          <w:rFonts w:ascii="Times New Roman" w:hAnsi="Times New Roman" w:cs="Times New Roman"/>
          <w:sz w:val="24"/>
          <w:szCs w:val="24"/>
          <w:lang w:val="en-US"/>
        </w:rPr>
      </w:pPr>
      <w:r>
        <w:rPr>
          <w:rFonts w:ascii="Times New Roman" w:hAnsi="Times New Roman" w:cs="Times New Roman"/>
          <w:sz w:val="24"/>
          <w:szCs w:val="24"/>
          <w:lang w:val="en-US"/>
        </w:rPr>
        <w:t>Effect of nasal insulin depends on hypothalamic insulin sensitivity.</w:t>
      </w:r>
    </w:p>
    <w:p>
      <w:pPr>
        <w:jc w:val="both"/>
        <w:rPr>
          <w:rFonts w:ascii="Times New Roman" w:eastAsiaTheme="minorEastAsia" w:hAnsi="Times New Roman" w:cs="Times New Roman"/>
          <w:sz w:val="24"/>
          <w:szCs w:val="24"/>
          <w:lang w:val="en-US"/>
        </w:rPr>
      </w:pPr>
      <w:r>
        <w:rPr>
          <w:rFonts w:ascii="Times New Roman" w:hAnsi="Times New Roman" w:cs="Times New Roman"/>
          <w:b/>
          <w:sz w:val="24"/>
          <w:szCs w:val="24"/>
          <w:lang w:val="en-US"/>
        </w:rPr>
        <w:t xml:space="preserve"> </w:t>
      </w:r>
      <w:r>
        <w:rPr>
          <w:rFonts w:ascii="Times New Roman" w:hAnsi="Times New Roman" w:cs="Times New Roman"/>
          <w:sz w:val="24"/>
          <w:szCs w:val="24"/>
          <w:lang w:val="en-US"/>
        </w:rPr>
        <w:t>There were statistically significant interactions between hypothalamic insulin sensitivity, treatment and time on C-peptide and serum insulin (p=10</w:t>
      </w:r>
      <w:r>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t xml:space="preserve"> and p=0.03, respectively).</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Therefore, the cohort was split by the median hypothalamic response into persons with low (A, C; n=8) and high hypothalamic insulin sensitivity (B, D; n=7).</w:t>
      </w:r>
      <w:r>
        <w:rPr>
          <w:rFonts w:ascii="Times New Roman" w:eastAsiaTheme="minorEastAsia" w:hAnsi="Times New Roman" w:cs="Times New Roman"/>
          <w:sz w:val="24"/>
          <w:szCs w:val="24"/>
          <w:lang w:val="en-US"/>
        </w:rPr>
        <w:t xml:space="preserve"> Presented are C-peptide concentrations (A, B) and serum insulin (C, D). Interactions between condition and time were tested in the two subgroups by linear mixed models. Values are mean </w:t>
      </w:r>
      <m:oMath>
        <m:r>
          <w:rPr>
            <w:rFonts w:ascii="Cambria Math" w:eastAsiaTheme="minorEastAsia" w:hAnsi="Cambria Math" w:cs="Times New Roman"/>
            <w:sz w:val="24"/>
            <w:szCs w:val="24"/>
            <w:lang w:val="en-US"/>
          </w:rPr>
          <m:t>±</m:t>
        </m:r>
      </m:oMath>
      <w:r>
        <w:rPr>
          <w:rFonts w:ascii="Times New Roman" w:eastAsiaTheme="minorEastAsia" w:hAnsi="Times New Roman" w:cs="Times New Roman"/>
          <w:sz w:val="24"/>
          <w:szCs w:val="24"/>
          <w:lang w:val="en-US"/>
        </w:rPr>
        <w:t xml:space="preserve"> SE. Circles represent results after intranasal insulin, triangles after placebo spray, that was administered at -15 minutes.</w:t>
      </w:r>
    </w:p>
    <w:p>
      <w:pPr>
        <w:rPr>
          <w:rFonts w:ascii="Times New Roman" w:eastAsiaTheme="minorEastAsia" w:hAnsi="Times New Roman" w:cs="Times New Roman"/>
          <w:sz w:val="24"/>
          <w:szCs w:val="24"/>
          <w:lang w:val="en-US"/>
        </w:rPr>
      </w:pPr>
    </w:p>
    <w:p>
      <w:pPr>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Figure 3</w:t>
      </w:r>
    </w:p>
    <w:p>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Schematic overview of the proposed brain-derived second phase of glucose allocation. </w:t>
      </w:r>
    </w:p>
    <w:p>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r>
      <w:r>
        <w:rPr>
          <w:rFonts w:ascii="Times New Roman" w:eastAsiaTheme="minorEastAsia" w:hAnsi="Times New Roman" w:cs="Times New Roman"/>
          <w:b/>
          <w:sz w:val="24"/>
          <w:szCs w:val="24"/>
          <w:lang w:val="en-US"/>
        </w:rPr>
        <w:t>(1)</w:t>
      </w:r>
      <w:r>
        <w:rPr>
          <w:rFonts w:ascii="Times New Roman" w:eastAsiaTheme="minorEastAsia" w:hAnsi="Times New Roman" w:cs="Times New Roman"/>
          <w:sz w:val="24"/>
          <w:szCs w:val="24"/>
          <w:lang w:val="en-US"/>
        </w:rPr>
        <w:t xml:space="preserve"> After food intake, insulin secretion from pancreatic beta cells is initiated. This follows a biphasic pattern with an initial peak during the first phase of insulin secretion. </w:t>
      </w:r>
      <w:r>
        <w:rPr>
          <w:rFonts w:ascii="Times New Roman" w:eastAsiaTheme="minorEastAsia" w:hAnsi="Times New Roman" w:cs="Times New Roman"/>
          <w:b/>
          <w:sz w:val="24"/>
          <w:szCs w:val="24"/>
          <w:lang w:val="en-US"/>
        </w:rPr>
        <w:t xml:space="preserve">(2) </w:t>
      </w:r>
      <w:r>
        <w:rPr>
          <w:rFonts w:ascii="Times New Roman" w:eastAsiaTheme="minorEastAsia" w:hAnsi="Times New Roman" w:cs="Times New Roman"/>
          <w:sz w:val="24"/>
          <w:szCs w:val="24"/>
          <w:lang w:val="en-US"/>
        </w:rPr>
        <w:t xml:space="preserve">This insulin reaches the hypothalamus via the bloodstream. Specific hypothalamic neurons sense insulin and trigger outflows to the periphery. </w:t>
      </w:r>
      <w:r>
        <w:rPr>
          <w:rFonts w:ascii="Times New Roman" w:eastAsiaTheme="minorEastAsia" w:hAnsi="Times New Roman" w:cs="Times New Roman"/>
          <w:b/>
          <w:sz w:val="24"/>
          <w:szCs w:val="24"/>
          <w:lang w:val="en-US"/>
        </w:rPr>
        <w:t>(3a)</w:t>
      </w:r>
      <w:r>
        <w:rPr>
          <w:rFonts w:ascii="Times New Roman" w:eastAsiaTheme="minorEastAsia" w:hAnsi="Times New Roman" w:cs="Times New Roman"/>
          <w:sz w:val="24"/>
          <w:szCs w:val="24"/>
          <w:lang w:val="en-US"/>
        </w:rPr>
        <w:t xml:space="preserve"> Brain-derived signals reach the liver to suppress endogenous glucose production. </w:t>
      </w:r>
      <w:r>
        <w:rPr>
          <w:rFonts w:ascii="Times New Roman" w:eastAsiaTheme="minorEastAsia" w:hAnsi="Times New Roman" w:cs="Times New Roman"/>
          <w:b/>
          <w:sz w:val="24"/>
          <w:szCs w:val="24"/>
          <w:lang w:val="en-US"/>
        </w:rPr>
        <w:t>(3b)</w:t>
      </w:r>
      <w:r>
        <w:rPr>
          <w:rFonts w:ascii="Times New Roman" w:eastAsiaTheme="minorEastAsia" w:hAnsi="Times New Roman" w:cs="Times New Roman"/>
          <w:sz w:val="24"/>
          <w:szCs w:val="24"/>
          <w:lang w:val="en-US"/>
        </w:rPr>
        <w:t xml:space="preserve"> Projections to the pancreas enhance second phase insulin secretion into the portal vein. As portal insulin is the strongest suppressor of hepatic glucose production, </w:t>
      </w:r>
      <w:r>
        <w:rPr>
          <w:rFonts w:ascii="Times New Roman" w:eastAsiaTheme="minorEastAsia" w:hAnsi="Times New Roman" w:cs="Times New Roman"/>
          <w:b/>
          <w:sz w:val="24"/>
          <w:szCs w:val="24"/>
          <w:lang w:val="en-US"/>
        </w:rPr>
        <w:t xml:space="preserve">(4) </w:t>
      </w:r>
      <w:r>
        <w:rPr>
          <w:rFonts w:ascii="Times New Roman" w:eastAsiaTheme="minorEastAsia" w:hAnsi="Times New Roman" w:cs="Times New Roman"/>
          <w:sz w:val="24"/>
          <w:szCs w:val="24"/>
          <w:lang w:val="en-US"/>
        </w:rPr>
        <w:t>enhanced insulin secretion will potently suppress endogenous glucose production. Thus, brain-derived signals that are activated by initial insulin secretion help to reduce hepatic glucose output in the later postprandial state.</w:t>
      </w:r>
    </w:p>
    <w:p>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pPr>
        <w:jc w:val="both"/>
        <w:rPr>
          <w:rFonts w:ascii="Times New Roman" w:hAnsi="Times New Roman" w:cs="Times New Roman"/>
          <w:sz w:val="24"/>
          <w:szCs w:val="24"/>
          <w:lang w:val="en-US"/>
        </w:rPr>
      </w:pPr>
    </w:p>
    <w:sectPr>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0AE9B5" w16cid:durableId="1F1C1CAF"/>
  <w16cid:commentId w16cid:paraId="0C67647B" w16cid:durableId="1F1C2403"/>
  <w16cid:commentId w16cid:paraId="0FD25DB7" w16cid:durableId="1F1C24D9"/>
  <w16cid:commentId w16cid:paraId="00256C8E" w16cid:durableId="1F1C2671"/>
  <w16cid:commentId w16cid:paraId="755C0B33" w16cid:durableId="1F1C2763"/>
  <w16cid:commentId w16cid:paraId="081768C2" w16cid:durableId="1F1C2864"/>
  <w16cid:commentId w16cid:paraId="54BDD651" w16cid:durableId="1F1C2A6B"/>
  <w16cid:commentId w16cid:paraId="1C5A1037" w16cid:durableId="1F1C2B2A"/>
  <w16cid:commentId w16cid:paraId="73D3CDB0" w16cid:durableId="1F1C2B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917A9E"/>
    <w:multiLevelType w:val="hybridMultilevel"/>
    <w:tmpl w:val="8F38C5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0392B78"/>
    <w:multiLevelType w:val="hybridMultilevel"/>
    <w:tmpl w:val="CC403C9C"/>
    <w:lvl w:ilvl="0" w:tplc="2560611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55F7E70"/>
    <w:multiLevelType w:val="hybridMultilevel"/>
    <w:tmpl w:val="B474513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drawingGridHorizontalSpacing w:val="181"/>
  <w:drawingGridVerticalSpacing w:val="18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26165AE-4A6D-4C48-A401-3172E4374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pPr>
      <w:tabs>
        <w:tab w:val="left" w:pos="504"/>
      </w:tabs>
      <w:spacing w:after="240" w:line="240" w:lineRule="auto"/>
      <w:ind w:left="504" w:hanging="504"/>
    </w:p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uiPriority w:val="99"/>
    <w:semiHidden/>
    <w:unhideWhenUsed/>
    <w:rPr>
      <w:sz w:val="16"/>
      <w:szCs w:val="16"/>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Listenabsatz">
    <w:name w:val="List Paragraph"/>
    <w:basedOn w:val="Standard"/>
    <w:uiPriority w:val="34"/>
    <w:qFormat/>
    <w:pPr>
      <w:ind w:left="720"/>
      <w:contextualSpacing/>
    </w:pPr>
  </w:style>
  <w:style w:type="table" w:styleId="Tabellenraster">
    <w:name w:val="Table Grid"/>
    <w:basedOn w:val="NormaleTabelle"/>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2597629">
      <w:bodyDiv w:val="1"/>
      <w:marLeft w:val="0"/>
      <w:marRight w:val="0"/>
      <w:marTop w:val="0"/>
      <w:marBottom w:val="0"/>
      <w:divBdr>
        <w:top w:val="none" w:sz="0" w:space="0" w:color="auto"/>
        <w:left w:val="none" w:sz="0" w:space="0" w:color="auto"/>
        <w:bottom w:val="none" w:sz="0" w:space="0" w:color="auto"/>
        <w:right w:val="none" w:sz="0" w:space="0" w:color="auto"/>
      </w:divBdr>
    </w:div>
    <w:div w:id="984358981">
      <w:bodyDiv w:val="1"/>
      <w:marLeft w:val="0"/>
      <w:marRight w:val="0"/>
      <w:marTop w:val="0"/>
      <w:marBottom w:val="0"/>
      <w:divBdr>
        <w:top w:val="none" w:sz="0" w:space="0" w:color="auto"/>
        <w:left w:val="none" w:sz="0" w:space="0" w:color="auto"/>
        <w:bottom w:val="none" w:sz="0" w:space="0" w:color="auto"/>
        <w:right w:val="none" w:sz="0" w:space="0" w:color="auto"/>
      </w:divBdr>
      <w:divsChild>
        <w:div w:id="1546068132">
          <w:marLeft w:val="0"/>
          <w:marRight w:val="0"/>
          <w:marTop w:val="0"/>
          <w:marBottom w:val="0"/>
          <w:divBdr>
            <w:top w:val="none" w:sz="0" w:space="0" w:color="auto"/>
            <w:left w:val="none" w:sz="0" w:space="0" w:color="auto"/>
            <w:bottom w:val="none" w:sz="0" w:space="0" w:color="auto"/>
            <w:right w:val="none" w:sz="0" w:space="0" w:color="auto"/>
          </w:divBdr>
          <w:divsChild>
            <w:div w:id="829949458">
              <w:marLeft w:val="0"/>
              <w:marRight w:val="0"/>
              <w:marTop w:val="0"/>
              <w:marBottom w:val="0"/>
              <w:divBdr>
                <w:top w:val="none" w:sz="0" w:space="0" w:color="auto"/>
                <w:left w:val="none" w:sz="0" w:space="0" w:color="auto"/>
                <w:bottom w:val="none" w:sz="0" w:space="0" w:color="auto"/>
                <w:right w:val="none" w:sz="0" w:space="0" w:color="auto"/>
              </w:divBdr>
              <w:divsChild>
                <w:div w:id="151888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987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FEB2C-C037-40B5-AA41-800523824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6324</Words>
  <Characters>165846</Characters>
  <Application>Microsoft Office Word</Application>
  <DocSecurity>0</DocSecurity>
  <Lines>1382</Lines>
  <Paragraphs>3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T</Company>
  <LinksUpToDate>false</LinksUpToDate>
  <CharactersWithSpaces>191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Heni</dc:creator>
  <cp:lastModifiedBy>katrin.rauner</cp:lastModifiedBy>
  <cp:revision>2</cp:revision>
  <cp:lastPrinted>2020-01-13T13:55:00Z</cp:lastPrinted>
  <dcterms:created xsi:type="dcterms:W3CDTF">2020-01-13T13:55:00Z</dcterms:created>
  <dcterms:modified xsi:type="dcterms:W3CDTF">2020-01-13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xtXwPjtr"/&gt;&lt;style id="http://www.zotero.org/styles/diabetes-care" hasBibliography="1" bibliographyStyleHasBeenSet="1"/&gt;&lt;prefs&gt;&lt;pref name="fieldType" value="Field"/&gt;&lt;pref name="automaticJournalAbb</vt:lpwstr>
  </property>
  <property fmtid="{D5CDD505-2E9C-101B-9397-08002B2CF9AE}" pid="3" name="ZOTERO_PREF_2">
    <vt:lpwstr>reviations" value="true"/&gt;&lt;/prefs&gt;&lt;/data&gt;</vt:lpwstr>
  </property>
</Properties>
</file>